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AB8FB0" w14:textId="375979FA" w:rsidR="00BA175E" w:rsidRPr="004A4B66" w:rsidRDefault="00BA175E" w:rsidP="00BA175E">
      <w:pPr>
        <w:spacing w:line="480" w:lineRule="auto"/>
        <w:rPr>
          <w:rFonts w:ascii="Times New Roman" w:hAnsi="Times New Roman" w:cs="Times New Roman"/>
          <w:sz w:val="24"/>
          <w:szCs w:val="24"/>
        </w:rPr>
      </w:pPr>
      <w:r w:rsidRPr="004A4B66">
        <w:rPr>
          <w:rFonts w:ascii="Times New Roman" w:hAnsi="Times New Roman" w:cs="Times New Roman"/>
          <w:sz w:val="24"/>
          <w:szCs w:val="24"/>
        </w:rPr>
        <w:t xml:space="preserve">Title: </w:t>
      </w:r>
      <w:r w:rsidR="000B0B38">
        <w:rPr>
          <w:rFonts w:ascii="Times New Roman" w:hAnsi="Times New Roman" w:cs="Times New Roman"/>
          <w:b/>
          <w:sz w:val="24"/>
          <w:szCs w:val="24"/>
        </w:rPr>
        <w:t>A</w:t>
      </w:r>
      <w:r w:rsidRPr="009A2741">
        <w:rPr>
          <w:rFonts w:ascii="Times New Roman" w:hAnsi="Times New Roman" w:cs="Times New Roman"/>
          <w:b/>
          <w:sz w:val="24"/>
          <w:szCs w:val="24"/>
        </w:rPr>
        <w:t xml:space="preserve"> </w:t>
      </w:r>
      <w:r w:rsidR="000B0B38">
        <w:rPr>
          <w:rFonts w:ascii="Times New Roman" w:hAnsi="Times New Roman" w:cs="Times New Roman"/>
          <w:b/>
          <w:sz w:val="24"/>
          <w:szCs w:val="24"/>
        </w:rPr>
        <w:t>c</w:t>
      </w:r>
      <w:r w:rsidR="000B0B38" w:rsidRPr="009A2741">
        <w:rPr>
          <w:rFonts w:ascii="Times New Roman" w:hAnsi="Times New Roman" w:cs="Times New Roman"/>
          <w:b/>
          <w:sz w:val="24"/>
          <w:szCs w:val="24"/>
        </w:rPr>
        <w:t xml:space="preserve">ore </w:t>
      </w:r>
      <w:r w:rsidR="000B0B38">
        <w:rPr>
          <w:rFonts w:ascii="Times New Roman" w:hAnsi="Times New Roman" w:cs="Times New Roman"/>
          <w:b/>
          <w:sz w:val="24"/>
          <w:szCs w:val="24"/>
        </w:rPr>
        <w:t>o</w:t>
      </w:r>
      <w:r w:rsidR="000B0B38" w:rsidRPr="009A2741">
        <w:rPr>
          <w:rFonts w:ascii="Times New Roman" w:hAnsi="Times New Roman" w:cs="Times New Roman"/>
          <w:b/>
          <w:sz w:val="24"/>
          <w:szCs w:val="24"/>
        </w:rPr>
        <w:t xml:space="preserve">utcome </w:t>
      </w:r>
      <w:r w:rsidR="000B0B38">
        <w:rPr>
          <w:rFonts w:ascii="Times New Roman" w:hAnsi="Times New Roman" w:cs="Times New Roman"/>
          <w:b/>
          <w:sz w:val="24"/>
          <w:szCs w:val="24"/>
        </w:rPr>
        <w:t>s</w:t>
      </w:r>
      <w:r w:rsidR="000B0B38" w:rsidRPr="009A2741">
        <w:rPr>
          <w:rFonts w:ascii="Times New Roman" w:hAnsi="Times New Roman" w:cs="Times New Roman"/>
          <w:b/>
          <w:sz w:val="24"/>
          <w:szCs w:val="24"/>
        </w:rPr>
        <w:t xml:space="preserve">et </w:t>
      </w:r>
      <w:r w:rsidRPr="009A2741">
        <w:rPr>
          <w:rFonts w:ascii="Times New Roman" w:hAnsi="Times New Roman" w:cs="Times New Roman"/>
          <w:b/>
          <w:sz w:val="24"/>
          <w:szCs w:val="24"/>
        </w:rPr>
        <w:t>for evaluating self-management interventions in people with comorbid diabetes and severe mental illness: study protocol</w:t>
      </w:r>
      <w:r w:rsidR="000B0B38">
        <w:rPr>
          <w:rFonts w:ascii="Times New Roman" w:hAnsi="Times New Roman" w:cs="Times New Roman"/>
          <w:b/>
          <w:sz w:val="24"/>
          <w:szCs w:val="24"/>
        </w:rPr>
        <w:t xml:space="preserve"> for a modified Delphi study and systematic review</w:t>
      </w:r>
    </w:p>
    <w:p w14:paraId="57B4237C" w14:textId="77777777" w:rsidR="00BA175E" w:rsidRPr="004A4B66" w:rsidRDefault="00BA175E" w:rsidP="00BA175E">
      <w:pPr>
        <w:spacing w:line="480" w:lineRule="auto"/>
        <w:rPr>
          <w:rFonts w:ascii="Times New Roman" w:hAnsi="Times New Roman" w:cs="Times New Roman"/>
          <w:sz w:val="24"/>
          <w:szCs w:val="24"/>
        </w:rPr>
      </w:pPr>
    </w:p>
    <w:p w14:paraId="34C23001" w14:textId="77777777" w:rsidR="00BA175E" w:rsidRPr="004A4B66" w:rsidRDefault="00BA175E" w:rsidP="00BA175E">
      <w:pPr>
        <w:spacing w:line="480" w:lineRule="auto"/>
        <w:rPr>
          <w:rFonts w:ascii="Times New Roman" w:eastAsia="Times New Roman" w:hAnsi="Times New Roman" w:cs="Times New Roman"/>
          <w:b/>
          <w:lang w:eastAsia="en-GB"/>
        </w:rPr>
      </w:pPr>
      <w:r w:rsidRPr="004A4B66">
        <w:rPr>
          <w:rFonts w:ascii="Times New Roman" w:eastAsia="Times New Roman" w:hAnsi="Times New Roman" w:cs="Times New Roman"/>
          <w:b/>
          <w:lang w:eastAsia="en-GB"/>
        </w:rPr>
        <w:t xml:space="preserve">Author </w:t>
      </w:r>
      <w:r>
        <w:rPr>
          <w:rFonts w:ascii="Times New Roman" w:eastAsia="Times New Roman" w:hAnsi="Times New Roman" w:cs="Times New Roman"/>
          <w:b/>
          <w:lang w:eastAsia="en-GB"/>
        </w:rPr>
        <w:t>details</w:t>
      </w:r>
    </w:p>
    <w:p w14:paraId="18B855AE" w14:textId="77777777" w:rsidR="00BA175E" w:rsidRPr="004A4B66" w:rsidRDefault="00BA175E" w:rsidP="00BA175E">
      <w:pPr>
        <w:spacing w:line="480" w:lineRule="auto"/>
        <w:rPr>
          <w:rFonts w:ascii="Times New Roman" w:hAnsi="Times New Roman" w:cs="Times New Roman"/>
        </w:rPr>
      </w:pPr>
      <w:r>
        <w:rPr>
          <w:rFonts w:ascii="Times New Roman" w:hAnsi="Times New Roman" w:cs="Times New Roman"/>
        </w:rPr>
        <w:t xml:space="preserve">Dr Johanna Taylor </w:t>
      </w:r>
      <w:r w:rsidRPr="009A52ED">
        <w:rPr>
          <w:rFonts w:ascii="Times New Roman" w:hAnsi="Times New Roman" w:cs="Times New Roman"/>
          <w:u w:val="single"/>
        </w:rPr>
        <w:t>(corresponding author)</w:t>
      </w:r>
    </w:p>
    <w:p w14:paraId="72BBBA57" w14:textId="77777777" w:rsidR="00BA175E" w:rsidRPr="00466F1F" w:rsidRDefault="00BA175E" w:rsidP="00BA175E">
      <w:pPr>
        <w:spacing w:line="480" w:lineRule="auto"/>
        <w:rPr>
          <w:rStyle w:val="Hyperlink"/>
          <w:rFonts w:ascii="Times New Roman" w:hAnsi="Times New Roman" w:cs="Times New Roman"/>
          <w:color w:val="auto"/>
          <w:u w:val="none"/>
        </w:rPr>
      </w:pPr>
      <w:r w:rsidRPr="004F4E15">
        <w:rPr>
          <w:rFonts w:ascii="Times New Roman" w:hAnsi="Times New Roman" w:cs="Times New Roman"/>
          <w:vertAlign w:val="superscript"/>
        </w:rPr>
        <w:t>1</w:t>
      </w:r>
      <w:r>
        <w:rPr>
          <w:rFonts w:ascii="Times New Roman" w:hAnsi="Times New Roman" w:cs="Times New Roman"/>
        </w:rPr>
        <w:t xml:space="preserve"> </w:t>
      </w:r>
      <w:r w:rsidRPr="004A4B66">
        <w:rPr>
          <w:rFonts w:ascii="Times New Roman" w:hAnsi="Times New Roman" w:cs="Times New Roman"/>
        </w:rPr>
        <w:t xml:space="preserve">Research </w:t>
      </w:r>
      <w:r>
        <w:rPr>
          <w:rFonts w:ascii="Times New Roman" w:hAnsi="Times New Roman" w:cs="Times New Roman"/>
        </w:rPr>
        <w:t xml:space="preserve">Fellow, Mental Health and Addiction Research Group, </w:t>
      </w:r>
      <w:r w:rsidRPr="004A4B66">
        <w:rPr>
          <w:rFonts w:ascii="Times New Roman" w:hAnsi="Times New Roman" w:cs="Times New Roman"/>
        </w:rPr>
        <w:t>Department of Health Sciences, University of York</w:t>
      </w:r>
      <w:r>
        <w:rPr>
          <w:rFonts w:ascii="Times New Roman" w:hAnsi="Times New Roman" w:cs="Times New Roman"/>
        </w:rPr>
        <w:t xml:space="preserve">, York YO10 5DD </w:t>
      </w:r>
      <w:r w:rsidRPr="004A4B66">
        <w:rPr>
          <w:rFonts w:ascii="Times New Roman" w:hAnsi="Times New Roman" w:cs="Times New Roman"/>
        </w:rPr>
        <w:t xml:space="preserve">Email: </w:t>
      </w:r>
      <w:hyperlink r:id="rId9" w:history="1">
        <w:r w:rsidRPr="00A928A0">
          <w:rPr>
            <w:rStyle w:val="Hyperlink"/>
            <w:rFonts w:ascii="Times New Roman" w:hAnsi="Times New Roman" w:cs="Times New Roman"/>
          </w:rPr>
          <w:t>jo.taylor@york.ac.uk</w:t>
        </w:r>
      </w:hyperlink>
      <w:r w:rsidRPr="00C25653">
        <w:rPr>
          <w:rStyle w:val="Hyperlink"/>
          <w:rFonts w:ascii="Times New Roman" w:hAnsi="Times New Roman" w:cs="Times New Roman"/>
          <w:color w:val="auto"/>
          <w:u w:val="none"/>
        </w:rPr>
        <w:t>, Tel: 01904 321679</w:t>
      </w:r>
    </w:p>
    <w:p w14:paraId="26E89C69" w14:textId="77777777" w:rsidR="00BA175E" w:rsidRDefault="00BA175E" w:rsidP="00BA175E">
      <w:pPr>
        <w:spacing w:line="480" w:lineRule="auto"/>
        <w:rPr>
          <w:rFonts w:ascii="Times New Roman" w:hAnsi="Times New Roman" w:cs="Times New Roman"/>
        </w:rPr>
      </w:pPr>
    </w:p>
    <w:p w14:paraId="44C524E9" w14:textId="77777777" w:rsidR="00BA175E" w:rsidRPr="004A4B66" w:rsidRDefault="00BA175E" w:rsidP="00BA175E">
      <w:pPr>
        <w:spacing w:line="480" w:lineRule="auto"/>
        <w:rPr>
          <w:rFonts w:ascii="Times New Roman" w:hAnsi="Times New Roman" w:cs="Times New Roman"/>
        </w:rPr>
      </w:pPr>
      <w:r w:rsidRPr="00B27391">
        <w:rPr>
          <w:rFonts w:ascii="Times New Roman" w:hAnsi="Times New Roman" w:cs="Times New Roman"/>
        </w:rPr>
        <w:t xml:space="preserve">Dr Jan </w:t>
      </w:r>
      <w:r>
        <w:rPr>
          <w:rFonts w:ascii="Times New Roman" w:hAnsi="Times New Roman" w:cs="Times New Roman"/>
        </w:rPr>
        <w:t xml:space="preserve">R </w:t>
      </w:r>
      <w:proofErr w:type="spellStart"/>
      <w:r w:rsidRPr="00B27391">
        <w:rPr>
          <w:rFonts w:ascii="Times New Roman" w:hAnsi="Times New Roman" w:cs="Times New Roman"/>
        </w:rPr>
        <w:t>Böhnke</w:t>
      </w:r>
      <w:proofErr w:type="spellEnd"/>
    </w:p>
    <w:p w14:paraId="5A25E465" w14:textId="77777777" w:rsidR="00BA175E" w:rsidRDefault="00BA175E" w:rsidP="00BA175E">
      <w:pPr>
        <w:spacing w:line="480" w:lineRule="auto"/>
        <w:rPr>
          <w:rFonts w:ascii="Times New Roman" w:hAnsi="Times New Roman" w:cs="Times New Roman"/>
        </w:rPr>
      </w:pPr>
      <w:r w:rsidRPr="004F4E15">
        <w:rPr>
          <w:rFonts w:ascii="Times New Roman" w:hAnsi="Times New Roman" w:cs="Times New Roman"/>
          <w:vertAlign w:val="superscript"/>
        </w:rPr>
        <w:t>1</w:t>
      </w:r>
      <w:r>
        <w:rPr>
          <w:rFonts w:ascii="Times New Roman" w:hAnsi="Times New Roman" w:cs="Times New Roman"/>
        </w:rPr>
        <w:t xml:space="preserve"> </w:t>
      </w:r>
      <w:r w:rsidRPr="004A4B66">
        <w:rPr>
          <w:rFonts w:ascii="Times New Roman" w:hAnsi="Times New Roman" w:cs="Times New Roman"/>
        </w:rPr>
        <w:t xml:space="preserve">Research </w:t>
      </w:r>
      <w:r>
        <w:rPr>
          <w:rFonts w:ascii="Times New Roman" w:hAnsi="Times New Roman" w:cs="Times New Roman"/>
        </w:rPr>
        <w:t xml:space="preserve">Fellow, Mental Health and Addiction Research Group, </w:t>
      </w:r>
      <w:r w:rsidRPr="004A4B66">
        <w:rPr>
          <w:rFonts w:ascii="Times New Roman" w:hAnsi="Times New Roman" w:cs="Times New Roman"/>
        </w:rPr>
        <w:t>Department of Health Sciences, University of York</w:t>
      </w:r>
      <w:r>
        <w:rPr>
          <w:rFonts w:ascii="Times New Roman" w:hAnsi="Times New Roman" w:cs="Times New Roman"/>
        </w:rPr>
        <w:t xml:space="preserve">, York YO10 5DD </w:t>
      </w:r>
      <w:r w:rsidRPr="004A4B66">
        <w:rPr>
          <w:rFonts w:ascii="Times New Roman" w:hAnsi="Times New Roman" w:cs="Times New Roman"/>
        </w:rPr>
        <w:t xml:space="preserve">Email: </w:t>
      </w:r>
      <w:hyperlink r:id="rId10" w:history="1">
        <w:r w:rsidRPr="007D7E56">
          <w:rPr>
            <w:rStyle w:val="Hyperlink"/>
            <w:rFonts w:ascii="Times New Roman" w:hAnsi="Times New Roman" w:cs="Times New Roman"/>
          </w:rPr>
          <w:t>jan.boehnke@york.ac.uk</w:t>
        </w:r>
      </w:hyperlink>
    </w:p>
    <w:p w14:paraId="7AB7EA27" w14:textId="77777777" w:rsidR="00BA175E" w:rsidRDefault="00BA175E" w:rsidP="00BA175E">
      <w:pPr>
        <w:spacing w:line="480" w:lineRule="auto"/>
        <w:rPr>
          <w:rFonts w:ascii="Times New Roman" w:hAnsi="Times New Roman" w:cs="Times New Roman"/>
        </w:rPr>
      </w:pPr>
    </w:p>
    <w:p w14:paraId="7C9ED6D8" w14:textId="77777777" w:rsidR="00BA175E" w:rsidRPr="004A4B66" w:rsidRDefault="00BA175E" w:rsidP="00BA175E">
      <w:pPr>
        <w:spacing w:line="480" w:lineRule="auto"/>
        <w:rPr>
          <w:rFonts w:ascii="Times New Roman" w:hAnsi="Times New Roman" w:cs="Times New Roman"/>
        </w:rPr>
      </w:pPr>
      <w:r>
        <w:rPr>
          <w:rFonts w:ascii="Times New Roman" w:hAnsi="Times New Roman" w:cs="Times New Roman"/>
        </w:rPr>
        <w:t>Judy Wright</w:t>
      </w:r>
    </w:p>
    <w:p w14:paraId="74A52642" w14:textId="77777777" w:rsidR="00BA175E" w:rsidRDefault="00BA175E" w:rsidP="00BA175E">
      <w:pPr>
        <w:spacing w:line="480" w:lineRule="auto"/>
        <w:rPr>
          <w:rStyle w:val="Hyperlink"/>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 xml:space="preserve"> Senior Information </w:t>
      </w:r>
      <w:proofErr w:type="gramStart"/>
      <w:r>
        <w:rPr>
          <w:rFonts w:ascii="Times New Roman" w:hAnsi="Times New Roman" w:cs="Times New Roman"/>
        </w:rPr>
        <w:t>Specialist</w:t>
      </w:r>
      <w:proofErr w:type="gramEnd"/>
      <w:r>
        <w:rPr>
          <w:rFonts w:ascii="Times New Roman" w:hAnsi="Times New Roman" w:cs="Times New Roman"/>
        </w:rPr>
        <w:t xml:space="preserve">, Leeds Institute of Health Sciences, University of Leeds, Leeds LS2 9LJ Email: </w:t>
      </w:r>
      <w:hyperlink r:id="rId11" w:history="1">
        <w:r w:rsidRPr="007D7E56">
          <w:rPr>
            <w:rStyle w:val="Hyperlink"/>
            <w:rFonts w:ascii="Times New Roman" w:hAnsi="Times New Roman" w:cs="Times New Roman"/>
          </w:rPr>
          <w:t>J.M.Wright@leeds.ac.uk</w:t>
        </w:r>
      </w:hyperlink>
      <w:r>
        <w:rPr>
          <w:rFonts w:ascii="Times New Roman" w:hAnsi="Times New Roman" w:cs="Times New Roman"/>
        </w:rPr>
        <w:t xml:space="preserve"> </w:t>
      </w:r>
    </w:p>
    <w:p w14:paraId="7EB9B3AD" w14:textId="77777777" w:rsidR="00BA175E" w:rsidRDefault="00BA175E" w:rsidP="00BA175E">
      <w:pPr>
        <w:spacing w:line="480" w:lineRule="auto"/>
        <w:rPr>
          <w:rFonts w:ascii="Times New Roman" w:hAnsi="Times New Roman" w:cs="Times New Roman"/>
        </w:rPr>
      </w:pPr>
    </w:p>
    <w:p w14:paraId="352EDDDF" w14:textId="77777777" w:rsidR="00BA175E" w:rsidRPr="004A4B66" w:rsidRDefault="00BA175E" w:rsidP="00BA175E">
      <w:pPr>
        <w:spacing w:line="480" w:lineRule="auto"/>
        <w:rPr>
          <w:rFonts w:ascii="Times New Roman" w:hAnsi="Times New Roman" w:cs="Times New Roman"/>
        </w:rPr>
      </w:pPr>
      <w:r>
        <w:rPr>
          <w:rFonts w:ascii="Times New Roman" w:hAnsi="Times New Roman" w:cs="Times New Roman"/>
        </w:rPr>
        <w:t xml:space="preserve">Dr Ian </w:t>
      </w:r>
      <w:proofErr w:type="spellStart"/>
      <w:r>
        <w:rPr>
          <w:rFonts w:ascii="Times New Roman" w:hAnsi="Times New Roman" w:cs="Times New Roman"/>
        </w:rPr>
        <w:t>Kellar</w:t>
      </w:r>
      <w:proofErr w:type="spellEnd"/>
    </w:p>
    <w:p w14:paraId="62028EC0" w14:textId="77777777" w:rsidR="00BA175E" w:rsidRPr="00466F1F" w:rsidRDefault="00BA175E" w:rsidP="00BA175E">
      <w:pPr>
        <w:spacing w:line="480" w:lineRule="auto"/>
        <w:rPr>
          <w:rStyle w:val="Hyperlink"/>
          <w:rFonts w:ascii="Times New Roman" w:hAnsi="Times New Roman" w:cs="Times New Roman"/>
          <w:color w:val="auto"/>
          <w:u w:val="none"/>
        </w:rPr>
      </w:pPr>
      <w:r>
        <w:rPr>
          <w:rFonts w:ascii="Times New Roman" w:hAnsi="Times New Roman" w:cs="Times New Roman"/>
          <w:vertAlign w:val="superscript"/>
        </w:rPr>
        <w:t>3</w:t>
      </w:r>
      <w:r>
        <w:rPr>
          <w:rFonts w:ascii="Times New Roman" w:hAnsi="Times New Roman" w:cs="Times New Roman"/>
        </w:rPr>
        <w:t xml:space="preserve"> Associate Professor in Psychology, School of Psychology, University of Leeds, Leeds LS2 9JT Email: </w:t>
      </w:r>
      <w:hyperlink r:id="rId12" w:history="1">
        <w:r w:rsidRPr="007D7E56">
          <w:rPr>
            <w:rStyle w:val="Hyperlink"/>
            <w:rFonts w:ascii="Times New Roman" w:hAnsi="Times New Roman" w:cs="Times New Roman"/>
          </w:rPr>
          <w:t>i.kellar@leeds.ac.uk</w:t>
        </w:r>
      </w:hyperlink>
      <w:r>
        <w:rPr>
          <w:rFonts w:ascii="Times New Roman" w:hAnsi="Times New Roman" w:cs="Times New Roman"/>
        </w:rPr>
        <w:t xml:space="preserve"> </w:t>
      </w:r>
    </w:p>
    <w:p w14:paraId="172B3451" w14:textId="77777777" w:rsidR="00BA175E" w:rsidRDefault="00BA175E" w:rsidP="00BA175E">
      <w:pPr>
        <w:spacing w:line="480" w:lineRule="auto"/>
        <w:rPr>
          <w:rFonts w:ascii="Times New Roman" w:hAnsi="Times New Roman" w:cs="Times New Roman"/>
        </w:rPr>
      </w:pPr>
    </w:p>
    <w:p w14:paraId="6F82D5B9" w14:textId="77777777" w:rsidR="00BA175E" w:rsidRPr="004A4B66" w:rsidRDefault="00BA175E" w:rsidP="00BA175E">
      <w:pPr>
        <w:spacing w:line="480" w:lineRule="auto"/>
        <w:rPr>
          <w:rFonts w:ascii="Times New Roman" w:hAnsi="Times New Roman" w:cs="Times New Roman"/>
        </w:rPr>
      </w:pPr>
      <w:r>
        <w:rPr>
          <w:rFonts w:ascii="Times New Roman" w:hAnsi="Times New Roman" w:cs="Times New Roman"/>
        </w:rPr>
        <w:t>Dr Sarah Alderson</w:t>
      </w:r>
    </w:p>
    <w:p w14:paraId="094E134B" w14:textId="77777777" w:rsidR="00BA175E" w:rsidRDefault="00BA175E" w:rsidP="00BA175E">
      <w:pPr>
        <w:spacing w:line="480" w:lineRule="auto"/>
        <w:rPr>
          <w:rStyle w:val="Hyperlink"/>
          <w:rFonts w:ascii="Times New Roman" w:hAnsi="Times New Roman" w:cs="Times New Roman"/>
        </w:rPr>
      </w:pPr>
      <w:r>
        <w:rPr>
          <w:rFonts w:ascii="Times New Roman" w:hAnsi="Times New Roman" w:cs="Times New Roman"/>
          <w:vertAlign w:val="superscript"/>
        </w:rPr>
        <w:lastRenderedPageBreak/>
        <w:t>2</w:t>
      </w:r>
      <w:r>
        <w:rPr>
          <w:rFonts w:ascii="Times New Roman" w:hAnsi="Times New Roman" w:cs="Times New Roman"/>
        </w:rPr>
        <w:t xml:space="preserve"> Clinical </w:t>
      </w:r>
      <w:proofErr w:type="gramStart"/>
      <w:r>
        <w:rPr>
          <w:rFonts w:ascii="Times New Roman" w:hAnsi="Times New Roman" w:cs="Times New Roman"/>
        </w:rPr>
        <w:t>Lecturer</w:t>
      </w:r>
      <w:proofErr w:type="gramEnd"/>
      <w:r>
        <w:rPr>
          <w:rFonts w:ascii="Times New Roman" w:hAnsi="Times New Roman" w:cs="Times New Roman"/>
        </w:rPr>
        <w:t xml:space="preserve"> in Primary Care, Leeds Institute of Health Sciences, University of Leeds, Leeds LS2 9LJ Email: </w:t>
      </w:r>
      <w:hyperlink r:id="rId13" w:history="1">
        <w:r w:rsidRPr="007D7E56">
          <w:rPr>
            <w:rStyle w:val="Hyperlink"/>
            <w:rFonts w:ascii="Times New Roman" w:hAnsi="Times New Roman" w:cs="Times New Roman"/>
          </w:rPr>
          <w:t>S.L.Alderson@leeds.ac.uk</w:t>
        </w:r>
      </w:hyperlink>
      <w:r>
        <w:rPr>
          <w:rFonts w:ascii="Times New Roman" w:hAnsi="Times New Roman" w:cs="Times New Roman"/>
        </w:rPr>
        <w:t xml:space="preserve"> </w:t>
      </w:r>
    </w:p>
    <w:p w14:paraId="1346EC1B" w14:textId="77777777" w:rsidR="00BA175E" w:rsidRDefault="00BA175E" w:rsidP="00BA175E">
      <w:pPr>
        <w:spacing w:line="480" w:lineRule="auto"/>
        <w:rPr>
          <w:rStyle w:val="Hyperlink"/>
          <w:rFonts w:ascii="Times New Roman" w:hAnsi="Times New Roman" w:cs="Times New Roman"/>
        </w:rPr>
      </w:pPr>
    </w:p>
    <w:p w14:paraId="22DC82B4" w14:textId="77777777" w:rsidR="00BA175E" w:rsidRPr="004A4B66" w:rsidRDefault="00BA175E" w:rsidP="00BA175E">
      <w:pPr>
        <w:spacing w:line="480" w:lineRule="auto"/>
        <w:rPr>
          <w:rFonts w:ascii="Times New Roman" w:hAnsi="Times New Roman" w:cs="Times New Roman"/>
        </w:rPr>
      </w:pPr>
      <w:r>
        <w:rPr>
          <w:rFonts w:ascii="Times New Roman" w:hAnsi="Times New Roman" w:cs="Times New Roman"/>
        </w:rPr>
        <w:t>Dr Tom Hughes</w:t>
      </w:r>
    </w:p>
    <w:p w14:paraId="008F0464" w14:textId="77777777" w:rsidR="00BA175E" w:rsidRPr="00466F1F" w:rsidRDefault="00BA175E" w:rsidP="00BA175E">
      <w:pPr>
        <w:spacing w:line="480" w:lineRule="auto"/>
        <w:rPr>
          <w:rStyle w:val="Hyperlink"/>
          <w:rFonts w:ascii="Times New Roman" w:hAnsi="Times New Roman" w:cs="Times New Roman"/>
          <w:color w:val="auto"/>
          <w:u w:val="none"/>
        </w:rPr>
      </w:pPr>
      <w:r>
        <w:rPr>
          <w:rFonts w:ascii="Times New Roman" w:hAnsi="Times New Roman" w:cs="Times New Roman"/>
          <w:vertAlign w:val="superscript"/>
        </w:rPr>
        <w:t>4</w:t>
      </w:r>
      <w:r>
        <w:rPr>
          <w:rFonts w:ascii="Times New Roman" w:hAnsi="Times New Roman" w:cs="Times New Roman"/>
        </w:rPr>
        <w:t xml:space="preserve"> Consultant Psychiatrist, Leeds and York Partnership NHS Foundation Trust, 2150 Century Way, Thorpe Park, Leeds LS15 8ZB Email: </w:t>
      </w:r>
      <w:hyperlink r:id="rId14" w:history="1">
        <w:r w:rsidRPr="007D7E56">
          <w:rPr>
            <w:rStyle w:val="Hyperlink"/>
            <w:rFonts w:ascii="Times New Roman" w:hAnsi="Times New Roman" w:cs="Times New Roman"/>
          </w:rPr>
          <w:t>tomhughes@nhs.net</w:t>
        </w:r>
      </w:hyperlink>
      <w:r>
        <w:rPr>
          <w:rFonts w:ascii="Times New Roman" w:hAnsi="Times New Roman" w:cs="Times New Roman"/>
        </w:rPr>
        <w:t xml:space="preserve"> </w:t>
      </w:r>
    </w:p>
    <w:p w14:paraId="09A8315F" w14:textId="77777777" w:rsidR="00BA175E" w:rsidRDefault="00BA175E" w:rsidP="00BA175E">
      <w:pPr>
        <w:spacing w:line="480" w:lineRule="auto"/>
        <w:rPr>
          <w:rStyle w:val="Hyperlink"/>
          <w:rFonts w:ascii="Times New Roman" w:hAnsi="Times New Roman" w:cs="Times New Roman"/>
          <w:color w:val="auto"/>
          <w:u w:val="none"/>
        </w:rPr>
      </w:pPr>
    </w:p>
    <w:p w14:paraId="147AB01B" w14:textId="77777777" w:rsidR="00BA175E" w:rsidRPr="004A4B66" w:rsidRDefault="00BA175E" w:rsidP="00BA175E">
      <w:pPr>
        <w:spacing w:line="480" w:lineRule="auto"/>
        <w:rPr>
          <w:rFonts w:ascii="Times New Roman" w:hAnsi="Times New Roman" w:cs="Times New Roman"/>
        </w:rPr>
      </w:pPr>
      <w:r>
        <w:rPr>
          <w:rFonts w:ascii="Times New Roman" w:hAnsi="Times New Roman" w:cs="Times New Roman"/>
        </w:rPr>
        <w:t>Professor Richard I G Holt</w:t>
      </w:r>
    </w:p>
    <w:p w14:paraId="41C2A954" w14:textId="77777777" w:rsidR="00BA175E" w:rsidRDefault="00BA175E" w:rsidP="00BA175E">
      <w:pPr>
        <w:spacing w:line="480" w:lineRule="auto"/>
        <w:rPr>
          <w:rFonts w:ascii="Times New Roman" w:hAnsi="Times New Roman" w:cs="Times New Roman"/>
        </w:rPr>
      </w:pPr>
      <w:r>
        <w:rPr>
          <w:rFonts w:ascii="Times New Roman" w:hAnsi="Times New Roman" w:cs="Times New Roman"/>
          <w:vertAlign w:val="superscript"/>
        </w:rPr>
        <w:t>5</w:t>
      </w:r>
      <w:r>
        <w:rPr>
          <w:rFonts w:ascii="Times New Roman" w:hAnsi="Times New Roman" w:cs="Times New Roman"/>
        </w:rPr>
        <w:t xml:space="preserve"> </w:t>
      </w:r>
      <w:proofErr w:type="gramStart"/>
      <w:r>
        <w:rPr>
          <w:rFonts w:ascii="Times New Roman" w:hAnsi="Times New Roman" w:cs="Times New Roman"/>
        </w:rPr>
        <w:t>Professor</w:t>
      </w:r>
      <w:proofErr w:type="gramEnd"/>
      <w:r>
        <w:rPr>
          <w:rFonts w:ascii="Times New Roman" w:hAnsi="Times New Roman" w:cs="Times New Roman"/>
        </w:rPr>
        <w:t xml:space="preserve"> in Diabetes and Endocrinology, Human Development and Health Academic Unit, Faculty of Medicine, University of Southampton, Southampton SO16 6YD Email: </w:t>
      </w:r>
      <w:hyperlink r:id="rId15" w:history="1">
        <w:r w:rsidRPr="007D7E56">
          <w:rPr>
            <w:rStyle w:val="Hyperlink"/>
            <w:rFonts w:ascii="Times New Roman" w:hAnsi="Times New Roman" w:cs="Times New Roman"/>
          </w:rPr>
          <w:t>R.I.G.Holt@soton.ac.uk</w:t>
        </w:r>
      </w:hyperlink>
    </w:p>
    <w:p w14:paraId="63E6CF79" w14:textId="77777777" w:rsidR="00BA175E" w:rsidRPr="00466F1F" w:rsidRDefault="00BA175E" w:rsidP="00BA175E">
      <w:pPr>
        <w:spacing w:line="480" w:lineRule="auto"/>
        <w:rPr>
          <w:rStyle w:val="Hyperlink"/>
          <w:rFonts w:ascii="Times New Roman" w:hAnsi="Times New Roman" w:cs="Times New Roman"/>
          <w:color w:val="auto"/>
          <w:u w:val="none"/>
        </w:rPr>
      </w:pPr>
      <w:r>
        <w:rPr>
          <w:rFonts w:ascii="Times New Roman" w:hAnsi="Times New Roman" w:cs="Times New Roman"/>
          <w:vertAlign w:val="superscript"/>
        </w:rPr>
        <w:t>6</w:t>
      </w:r>
      <w:r>
        <w:rPr>
          <w:rFonts w:ascii="Times New Roman" w:hAnsi="Times New Roman" w:cs="Times New Roman"/>
        </w:rPr>
        <w:t xml:space="preserve"> Honorary Consultant Physician, University Hospital Southampton NHS Foundation Trust, </w:t>
      </w:r>
      <w:proofErr w:type="spellStart"/>
      <w:r>
        <w:rPr>
          <w:rFonts w:ascii="Times New Roman" w:hAnsi="Times New Roman" w:cs="Times New Roman"/>
        </w:rPr>
        <w:t>Tremona</w:t>
      </w:r>
      <w:proofErr w:type="spellEnd"/>
      <w:r>
        <w:rPr>
          <w:rFonts w:ascii="Times New Roman" w:hAnsi="Times New Roman" w:cs="Times New Roman"/>
        </w:rPr>
        <w:t xml:space="preserve"> Road, Southampton </w:t>
      </w:r>
      <w:r w:rsidRPr="00887636">
        <w:rPr>
          <w:rFonts w:ascii="Times New Roman" w:hAnsi="Times New Roman" w:cs="Times New Roman"/>
        </w:rPr>
        <w:t>SO16 6YD</w:t>
      </w:r>
    </w:p>
    <w:p w14:paraId="28B22FEC" w14:textId="77777777" w:rsidR="00BA175E" w:rsidRDefault="00BA175E" w:rsidP="00BA175E">
      <w:pPr>
        <w:spacing w:line="480" w:lineRule="auto"/>
        <w:rPr>
          <w:rFonts w:ascii="Times New Roman" w:hAnsi="Times New Roman" w:cs="Times New Roman"/>
        </w:rPr>
      </w:pPr>
    </w:p>
    <w:p w14:paraId="56E537D7" w14:textId="77777777" w:rsidR="00BA175E" w:rsidRDefault="00BA175E" w:rsidP="00BA175E">
      <w:pPr>
        <w:spacing w:line="480" w:lineRule="auto"/>
        <w:rPr>
          <w:rFonts w:ascii="Times New Roman" w:hAnsi="Times New Roman" w:cs="Times New Roman"/>
        </w:rPr>
      </w:pPr>
      <w:r>
        <w:rPr>
          <w:rFonts w:ascii="Times New Roman" w:hAnsi="Times New Roman" w:cs="Times New Roman"/>
        </w:rPr>
        <w:t>Dr Najma Siddiqi</w:t>
      </w:r>
    </w:p>
    <w:p w14:paraId="329C1B68" w14:textId="77777777" w:rsidR="00BA175E" w:rsidRPr="004F4E15" w:rsidRDefault="00BA175E" w:rsidP="00BA175E">
      <w:pPr>
        <w:spacing w:line="480" w:lineRule="auto"/>
        <w:rPr>
          <w:rFonts w:ascii="Times New Roman" w:hAnsi="Times New Roman" w:cs="Times New Roman"/>
        </w:rPr>
      </w:pPr>
      <w:r w:rsidRPr="004F4E15">
        <w:rPr>
          <w:rFonts w:ascii="Times New Roman" w:hAnsi="Times New Roman" w:cs="Times New Roman"/>
          <w:vertAlign w:val="superscript"/>
        </w:rPr>
        <w:t>1</w:t>
      </w:r>
      <w:r>
        <w:rPr>
          <w:rFonts w:ascii="Times New Roman" w:hAnsi="Times New Roman" w:cs="Times New Roman"/>
        </w:rPr>
        <w:t xml:space="preserve"> </w:t>
      </w:r>
      <w:r w:rsidRPr="004F4E15">
        <w:rPr>
          <w:rFonts w:ascii="Times New Roman" w:hAnsi="Times New Roman" w:cs="Times New Roman"/>
        </w:rPr>
        <w:t>Clinica</w:t>
      </w:r>
      <w:r>
        <w:rPr>
          <w:rFonts w:ascii="Times New Roman" w:hAnsi="Times New Roman" w:cs="Times New Roman"/>
        </w:rPr>
        <w:t xml:space="preserve">l Senior Lecturer in Psychiatry, </w:t>
      </w:r>
      <w:r w:rsidRPr="004F4E15">
        <w:rPr>
          <w:rFonts w:ascii="Times New Roman" w:hAnsi="Times New Roman" w:cs="Times New Roman"/>
        </w:rPr>
        <w:t>Mental Health and Addiction Research Group</w:t>
      </w:r>
      <w:r>
        <w:rPr>
          <w:rFonts w:ascii="Times New Roman" w:hAnsi="Times New Roman" w:cs="Times New Roman"/>
        </w:rPr>
        <w:t xml:space="preserve">, Department of Health Sciences, University of York, York YO10 5DD, Email: </w:t>
      </w:r>
      <w:hyperlink r:id="rId16" w:history="1">
        <w:r w:rsidRPr="00A928A0">
          <w:rPr>
            <w:rStyle w:val="Hyperlink"/>
            <w:rFonts w:ascii="Times New Roman" w:hAnsi="Times New Roman" w:cs="Times New Roman"/>
          </w:rPr>
          <w:t>najma.siddiqi@york.ac.uk</w:t>
        </w:r>
      </w:hyperlink>
      <w:r>
        <w:rPr>
          <w:rFonts w:ascii="Times New Roman" w:hAnsi="Times New Roman" w:cs="Times New Roman"/>
        </w:rPr>
        <w:t xml:space="preserve"> </w:t>
      </w:r>
    </w:p>
    <w:p w14:paraId="29D438A1" w14:textId="77777777" w:rsidR="00BA175E" w:rsidRPr="009A2741" w:rsidRDefault="00BA175E" w:rsidP="00BA175E">
      <w:pPr>
        <w:spacing w:line="480" w:lineRule="auto"/>
        <w:rPr>
          <w:rFonts w:ascii="Times New Roman" w:hAnsi="Times New Roman" w:cs="Times New Roman"/>
        </w:rPr>
      </w:pPr>
      <w:r>
        <w:rPr>
          <w:rFonts w:ascii="Times New Roman" w:hAnsi="Times New Roman" w:cs="Times New Roman"/>
          <w:vertAlign w:val="superscript"/>
        </w:rPr>
        <w:t>7</w:t>
      </w:r>
      <w:r>
        <w:rPr>
          <w:rFonts w:ascii="Times New Roman" w:hAnsi="Times New Roman" w:cs="Times New Roman"/>
        </w:rPr>
        <w:t xml:space="preserve"> Consultant Psychiatrist, </w:t>
      </w:r>
      <w:r w:rsidRPr="004F4E15">
        <w:rPr>
          <w:rFonts w:ascii="Times New Roman" w:hAnsi="Times New Roman" w:cs="Times New Roman"/>
        </w:rPr>
        <w:t>Bradford District Care NHS Foundation Trus</w:t>
      </w:r>
      <w:r>
        <w:rPr>
          <w:rFonts w:ascii="Times New Roman" w:hAnsi="Times New Roman" w:cs="Times New Roman"/>
        </w:rPr>
        <w:t xml:space="preserve">t, New Mill, Victoria Road, </w:t>
      </w:r>
      <w:proofErr w:type="spellStart"/>
      <w:r>
        <w:rPr>
          <w:rFonts w:ascii="Times New Roman" w:hAnsi="Times New Roman" w:cs="Times New Roman"/>
        </w:rPr>
        <w:t>Saltaire</w:t>
      </w:r>
      <w:proofErr w:type="spellEnd"/>
      <w:r>
        <w:rPr>
          <w:rFonts w:ascii="Times New Roman" w:hAnsi="Times New Roman" w:cs="Times New Roman"/>
        </w:rPr>
        <w:t>, Bradford BD18 3LD</w:t>
      </w:r>
    </w:p>
    <w:p w14:paraId="2693D829" w14:textId="77777777" w:rsidR="00BA175E" w:rsidRDefault="00BA175E" w:rsidP="00BA175E">
      <w:pPr>
        <w:spacing w:line="480" w:lineRule="auto"/>
        <w:rPr>
          <w:b/>
          <w:sz w:val="26"/>
          <w:szCs w:val="26"/>
        </w:rPr>
      </w:pPr>
      <w:r>
        <w:rPr>
          <w:b/>
          <w:sz w:val="26"/>
          <w:szCs w:val="26"/>
        </w:rPr>
        <w:br w:type="page"/>
      </w:r>
    </w:p>
    <w:p w14:paraId="77765689" w14:textId="77777777" w:rsidR="000A713F" w:rsidRPr="000C3C2B" w:rsidRDefault="000A713F" w:rsidP="00BA175E">
      <w:pPr>
        <w:spacing w:before="400" w:after="100" w:line="480" w:lineRule="auto"/>
        <w:rPr>
          <w:b/>
          <w:sz w:val="28"/>
          <w:szCs w:val="28"/>
        </w:rPr>
      </w:pPr>
      <w:r w:rsidRPr="000C3C2B">
        <w:rPr>
          <w:b/>
          <w:sz w:val="28"/>
          <w:szCs w:val="28"/>
        </w:rPr>
        <w:lastRenderedPageBreak/>
        <w:t>Abstract</w:t>
      </w:r>
    </w:p>
    <w:p w14:paraId="11E2B879" w14:textId="6815BAE4" w:rsidR="000A713F" w:rsidRPr="00E263DA" w:rsidRDefault="000A713F" w:rsidP="00BA175E">
      <w:pPr>
        <w:spacing w:line="480" w:lineRule="auto"/>
      </w:pPr>
      <w:r w:rsidRPr="00E263DA">
        <w:rPr>
          <w:b/>
        </w:rPr>
        <w:t>Background:</w:t>
      </w:r>
      <w:r w:rsidRPr="00E263DA">
        <w:t xml:space="preserve"> </w:t>
      </w:r>
      <w:r w:rsidR="001E4DCE" w:rsidRPr="00E263DA">
        <w:t xml:space="preserve">People with diabetes and comorbid severe mental illness </w:t>
      </w:r>
      <w:r w:rsidR="00366543">
        <w:t xml:space="preserve">(SMI) </w:t>
      </w:r>
      <w:r w:rsidR="001E4DCE" w:rsidRPr="00E263DA">
        <w:t xml:space="preserve">form a </w:t>
      </w:r>
      <w:r w:rsidR="00D4688E" w:rsidRPr="00E263DA">
        <w:t xml:space="preserve">growing </w:t>
      </w:r>
      <w:r w:rsidR="001E4DCE" w:rsidRPr="00E263DA">
        <w:t xml:space="preserve">population at risk of increased mortality </w:t>
      </w:r>
      <w:r w:rsidR="00C010E3">
        <w:t xml:space="preserve">and morbidity </w:t>
      </w:r>
      <w:r w:rsidR="001E4DCE" w:rsidRPr="00E263DA">
        <w:t xml:space="preserve">compared to </w:t>
      </w:r>
      <w:r w:rsidR="009D5AD8" w:rsidRPr="00E263DA">
        <w:t xml:space="preserve">those </w:t>
      </w:r>
      <w:r w:rsidR="001E4DCE" w:rsidRPr="00E263DA">
        <w:t>wit</w:t>
      </w:r>
      <w:r w:rsidR="00366543">
        <w:t xml:space="preserve">h diabetes or SMI </w:t>
      </w:r>
      <w:r w:rsidR="001E4DCE" w:rsidRPr="00E263DA">
        <w:t>alone.</w:t>
      </w:r>
      <w:r w:rsidR="0001689A" w:rsidRPr="00E263DA">
        <w:t xml:space="preserve"> </w:t>
      </w:r>
      <w:r w:rsidR="00C82A6D">
        <w:t>There is increasing interest in interventions that target diabetes in SMI in order to</w:t>
      </w:r>
      <w:r w:rsidR="0001689A" w:rsidRPr="00E263DA">
        <w:t xml:space="preserve"> help </w:t>
      </w:r>
      <w:r w:rsidR="00C82A6D">
        <w:t>improve physical health</w:t>
      </w:r>
      <w:r w:rsidR="00C82A6D" w:rsidRPr="00E263DA">
        <w:t xml:space="preserve"> </w:t>
      </w:r>
      <w:r w:rsidR="00C82A6D">
        <w:t xml:space="preserve">and </w:t>
      </w:r>
      <w:r w:rsidR="0001689A" w:rsidRPr="00E263DA">
        <w:t xml:space="preserve">reduce </w:t>
      </w:r>
      <w:r w:rsidR="0044643D">
        <w:t>the associated</w:t>
      </w:r>
      <w:r w:rsidR="003D5469">
        <w:t xml:space="preserve"> </w:t>
      </w:r>
      <w:r w:rsidR="0001689A" w:rsidRPr="00E263DA">
        <w:t>health inequalities. However, there is</w:t>
      </w:r>
      <w:r w:rsidR="00F04FB7" w:rsidRPr="00E263DA">
        <w:t xml:space="preserve"> a lack of consensus about wh</w:t>
      </w:r>
      <w:r w:rsidR="00AB6D05">
        <w:t>ich</w:t>
      </w:r>
      <w:r w:rsidR="00F04FB7" w:rsidRPr="00E263DA">
        <w:t xml:space="preserve"> outcomes are important for this comorbid population, with trials differing in their focus on physical and mental health. A </w:t>
      </w:r>
      <w:r w:rsidR="00116F48">
        <w:t>c</w:t>
      </w:r>
      <w:r w:rsidR="00F04FB7" w:rsidRPr="00E263DA">
        <w:t xml:space="preserve">ore </w:t>
      </w:r>
      <w:r w:rsidR="00116F48">
        <w:t>o</w:t>
      </w:r>
      <w:r w:rsidR="00F04FB7" w:rsidRPr="00E263DA">
        <w:t>utco</w:t>
      </w:r>
      <w:r w:rsidR="003F494C" w:rsidRPr="00E263DA">
        <w:t xml:space="preserve">me </w:t>
      </w:r>
      <w:r w:rsidR="00116F48">
        <w:t>s</w:t>
      </w:r>
      <w:r w:rsidR="003F494C" w:rsidRPr="00E263DA">
        <w:t xml:space="preserve">et which </w:t>
      </w:r>
      <w:r w:rsidR="00F04FB7" w:rsidRPr="00E263DA">
        <w:t xml:space="preserve">includes </w:t>
      </w:r>
      <w:r w:rsidR="003F494C" w:rsidRPr="00E263DA">
        <w:t>outcomes</w:t>
      </w:r>
      <w:r w:rsidR="00F04FB7" w:rsidRPr="00E263DA">
        <w:t xml:space="preserve"> across both conditions </w:t>
      </w:r>
      <w:r w:rsidR="003F494C" w:rsidRPr="00E263DA">
        <w:t xml:space="preserve">that are </w:t>
      </w:r>
      <w:r w:rsidR="00F04FB7" w:rsidRPr="00E263DA">
        <w:t xml:space="preserve">relevant to </w:t>
      </w:r>
      <w:r w:rsidR="0044643D">
        <w:t>patients</w:t>
      </w:r>
      <w:r w:rsidR="00F04FB7" w:rsidRPr="00E263DA">
        <w:t xml:space="preserve"> and</w:t>
      </w:r>
      <w:r w:rsidR="003F494C" w:rsidRPr="00E263DA">
        <w:t xml:space="preserve"> other key stakeholders is needed</w:t>
      </w:r>
      <w:r w:rsidR="00F04FB7" w:rsidRPr="00E263DA">
        <w:t>.</w:t>
      </w:r>
    </w:p>
    <w:p w14:paraId="41CBC077" w14:textId="5F6F3DAE" w:rsidR="000A713F" w:rsidRPr="00E263DA" w:rsidRDefault="000A713F" w:rsidP="00BA175E">
      <w:pPr>
        <w:spacing w:line="480" w:lineRule="auto"/>
      </w:pPr>
      <w:r w:rsidRPr="00E263DA">
        <w:rPr>
          <w:b/>
        </w:rPr>
        <w:t>Methods:</w:t>
      </w:r>
      <w:r w:rsidR="0076442D" w:rsidRPr="00E263DA">
        <w:t xml:space="preserve"> </w:t>
      </w:r>
      <w:r w:rsidR="00A20D05" w:rsidRPr="00E263DA">
        <w:t xml:space="preserve">This study </w:t>
      </w:r>
      <w:r w:rsidR="00732633">
        <w:t xml:space="preserve">protocol describes methods </w:t>
      </w:r>
      <w:r w:rsidR="00A20D05" w:rsidRPr="00E263DA">
        <w:t xml:space="preserve">to develop a </w:t>
      </w:r>
      <w:r w:rsidR="00116F48">
        <w:t>c</w:t>
      </w:r>
      <w:r w:rsidR="00A20D05" w:rsidRPr="00E263DA">
        <w:t xml:space="preserve">ore </w:t>
      </w:r>
      <w:r w:rsidR="00116F48">
        <w:t>o</w:t>
      </w:r>
      <w:r w:rsidR="00A20D05" w:rsidRPr="00E263DA">
        <w:t xml:space="preserve">utcome </w:t>
      </w:r>
      <w:r w:rsidR="00116F48">
        <w:t>s</w:t>
      </w:r>
      <w:r w:rsidR="00A20D05" w:rsidRPr="00E263DA">
        <w:t xml:space="preserve">et for use in effectiveness </w:t>
      </w:r>
      <w:r w:rsidR="00AC459F" w:rsidRPr="008E072A">
        <w:t xml:space="preserve">trials of </w:t>
      </w:r>
      <w:r w:rsidR="00325AB1" w:rsidRPr="008E072A">
        <w:t>self-management</w:t>
      </w:r>
      <w:r w:rsidR="00732633" w:rsidRPr="008E072A">
        <w:t xml:space="preserve"> </w:t>
      </w:r>
      <w:r w:rsidR="00AC459F" w:rsidRPr="008E072A">
        <w:t>interventions</w:t>
      </w:r>
      <w:r w:rsidR="00AC459F" w:rsidRPr="00E263DA">
        <w:t xml:space="preserve"> </w:t>
      </w:r>
      <w:r w:rsidR="00732633">
        <w:t>for</w:t>
      </w:r>
      <w:r w:rsidR="007766F1" w:rsidRPr="00E263DA">
        <w:t xml:space="preserve"> </w:t>
      </w:r>
      <w:r w:rsidR="00732633">
        <w:t>adults</w:t>
      </w:r>
      <w:r w:rsidR="00AC459F" w:rsidRPr="00E263DA">
        <w:t xml:space="preserve"> with </w:t>
      </w:r>
      <w:r w:rsidR="00A20D05" w:rsidRPr="00E263DA">
        <w:t xml:space="preserve">comorbid </w:t>
      </w:r>
      <w:r w:rsidR="00576B15">
        <w:t>t</w:t>
      </w:r>
      <w:r w:rsidR="00732633">
        <w:t xml:space="preserve">ype </w:t>
      </w:r>
      <w:proofErr w:type="gramStart"/>
      <w:r w:rsidR="00732633">
        <w:t xml:space="preserve">2 </w:t>
      </w:r>
      <w:r w:rsidR="00A20D05" w:rsidRPr="00E263DA">
        <w:t>diabetes</w:t>
      </w:r>
      <w:proofErr w:type="gramEnd"/>
      <w:r w:rsidR="00A20D05" w:rsidRPr="00E263DA">
        <w:t xml:space="preserve"> and </w:t>
      </w:r>
      <w:r w:rsidR="005E0394">
        <w:t>SMI</w:t>
      </w:r>
      <w:r w:rsidR="00A20D05" w:rsidRPr="00E263DA">
        <w:t>.</w:t>
      </w:r>
      <w:r w:rsidR="00625FF1" w:rsidRPr="00E263DA">
        <w:t xml:space="preserve"> </w:t>
      </w:r>
      <w:r w:rsidR="00913199">
        <w:t xml:space="preserve">We will use </w:t>
      </w:r>
      <w:r w:rsidR="002766E3">
        <w:t xml:space="preserve">a </w:t>
      </w:r>
      <w:r w:rsidR="00E567BC">
        <w:t xml:space="preserve">modified Delphi method </w:t>
      </w:r>
      <w:r w:rsidR="00625FF1" w:rsidRPr="00E263DA">
        <w:t>to</w:t>
      </w:r>
      <w:r w:rsidR="00C75436" w:rsidRPr="00E263DA">
        <w:t xml:space="preserve"> </w:t>
      </w:r>
      <w:r w:rsidR="002766E3">
        <w:t>i</w:t>
      </w:r>
      <w:r w:rsidR="00A20D05" w:rsidRPr="00E263DA">
        <w:t>dentify</w:t>
      </w:r>
      <w:r w:rsidR="00174A42" w:rsidRPr="00E263DA">
        <w:t>,</w:t>
      </w:r>
      <w:r w:rsidR="002766E3">
        <w:t xml:space="preserve"> r</w:t>
      </w:r>
      <w:r w:rsidR="006C1B86" w:rsidRPr="00E263DA">
        <w:t>ank</w:t>
      </w:r>
      <w:r w:rsidR="00005BEE" w:rsidRPr="00E263DA">
        <w:t xml:space="preserve"> </w:t>
      </w:r>
      <w:r w:rsidR="00625FF1" w:rsidRPr="00E263DA">
        <w:t xml:space="preserve">and </w:t>
      </w:r>
      <w:r w:rsidR="002766E3">
        <w:t>a</w:t>
      </w:r>
      <w:r w:rsidR="00005BEE" w:rsidRPr="00E263DA">
        <w:t>gree</w:t>
      </w:r>
      <w:r w:rsidR="00625FF1" w:rsidRPr="00E263DA">
        <w:t xml:space="preserve"> core outcomes</w:t>
      </w:r>
      <w:r w:rsidR="00892EA9">
        <w:t xml:space="preserve">. </w:t>
      </w:r>
      <w:r w:rsidR="00FD1381">
        <w:t xml:space="preserve">This will comprise </w:t>
      </w:r>
      <w:r w:rsidR="00E567BC">
        <w:t>a two round</w:t>
      </w:r>
      <w:r w:rsidR="00913199">
        <w:t xml:space="preserve"> online </w:t>
      </w:r>
      <w:r w:rsidR="00625FF1" w:rsidRPr="00E263DA">
        <w:t xml:space="preserve">survey </w:t>
      </w:r>
      <w:r w:rsidR="00EF44FA" w:rsidRPr="00E263DA">
        <w:t>and</w:t>
      </w:r>
      <w:r w:rsidR="00174A42" w:rsidRPr="00E263DA">
        <w:t xml:space="preserve"> </w:t>
      </w:r>
      <w:r w:rsidR="00832264">
        <w:t>multi-stakeholder</w:t>
      </w:r>
      <w:r w:rsidR="00E567BC">
        <w:t xml:space="preserve"> workshops</w:t>
      </w:r>
      <w:r w:rsidR="00625FF1" w:rsidRPr="00E263DA">
        <w:t xml:space="preserve"> </w:t>
      </w:r>
      <w:r w:rsidR="00174A42" w:rsidRPr="00E263DA">
        <w:t xml:space="preserve">involving </w:t>
      </w:r>
      <w:r w:rsidR="00892EA9">
        <w:t>patients</w:t>
      </w:r>
      <w:r w:rsidR="00174A42" w:rsidRPr="00E263DA">
        <w:t xml:space="preserve"> and carers, </w:t>
      </w:r>
      <w:r w:rsidR="00913199">
        <w:t>health</w:t>
      </w:r>
      <w:r w:rsidR="00913199" w:rsidRPr="00E263DA">
        <w:t xml:space="preserve"> </w:t>
      </w:r>
      <w:r w:rsidR="008C5B0F">
        <w:t xml:space="preserve">and social care </w:t>
      </w:r>
      <w:r w:rsidR="00174A42" w:rsidRPr="00E263DA">
        <w:t>professionals</w:t>
      </w:r>
      <w:r w:rsidR="00832264">
        <w:t xml:space="preserve">, healthcare </w:t>
      </w:r>
      <w:r w:rsidR="00174A42" w:rsidRPr="00E263DA">
        <w:t>commissioners, an</w:t>
      </w:r>
      <w:r w:rsidR="00822574" w:rsidRPr="00E263DA">
        <w:t>d other experts (e.g. academic researchers and</w:t>
      </w:r>
      <w:r w:rsidR="00174A42" w:rsidRPr="00E263DA">
        <w:t xml:space="preserve"> third sector organisations). </w:t>
      </w:r>
      <w:r w:rsidR="00913199">
        <w:t xml:space="preserve">We will also </w:t>
      </w:r>
      <w:r w:rsidR="008E072A">
        <w:t>select</w:t>
      </w:r>
      <w:r w:rsidR="00832264">
        <w:t xml:space="preserve"> appropriate measurement tools for each outcome</w:t>
      </w:r>
      <w:r w:rsidR="005C6D32" w:rsidRPr="00E263DA">
        <w:t xml:space="preserve"> in the </w:t>
      </w:r>
      <w:r w:rsidR="00BC0B27" w:rsidRPr="00E263DA">
        <w:t xml:space="preserve">proposed core </w:t>
      </w:r>
      <w:r w:rsidR="005C6D32" w:rsidRPr="00E263DA">
        <w:t>set</w:t>
      </w:r>
      <w:r w:rsidR="00832264">
        <w:t xml:space="preserve"> and identify gaps </w:t>
      </w:r>
      <w:r w:rsidR="00544F35">
        <w:t xml:space="preserve">in measures, </w:t>
      </w:r>
      <w:r w:rsidR="00832264">
        <w:t>where these exist</w:t>
      </w:r>
      <w:r w:rsidR="00174A42" w:rsidRPr="00E263DA">
        <w:t>.</w:t>
      </w:r>
    </w:p>
    <w:p w14:paraId="40A36C26" w14:textId="154DD4F2" w:rsidR="004D46B5" w:rsidRDefault="000A713F" w:rsidP="00BA175E">
      <w:pPr>
        <w:spacing w:line="480" w:lineRule="auto"/>
      </w:pPr>
      <w:r w:rsidRPr="00E263DA">
        <w:rPr>
          <w:b/>
        </w:rPr>
        <w:t>Discussion:</w:t>
      </w:r>
      <w:r w:rsidR="0076442D" w:rsidRPr="00E263DA">
        <w:t xml:space="preserve"> </w:t>
      </w:r>
      <w:r w:rsidR="00C75436" w:rsidRPr="00E263DA">
        <w:t xml:space="preserve">The proposed </w:t>
      </w:r>
      <w:r w:rsidR="00116F48">
        <w:t>c</w:t>
      </w:r>
      <w:r w:rsidR="00C75436" w:rsidRPr="00E263DA">
        <w:t xml:space="preserve">ore </w:t>
      </w:r>
      <w:r w:rsidR="00116F48">
        <w:t>o</w:t>
      </w:r>
      <w:r w:rsidR="00C75436" w:rsidRPr="00E263DA">
        <w:t xml:space="preserve">utcome </w:t>
      </w:r>
      <w:r w:rsidR="0029392D">
        <w:t xml:space="preserve">set </w:t>
      </w:r>
      <w:r w:rsidR="00913199">
        <w:t>will</w:t>
      </w:r>
      <w:r w:rsidR="00C75436" w:rsidRPr="00E263DA">
        <w:t xml:space="preserve"> provide </w:t>
      </w:r>
      <w:r w:rsidR="00832264">
        <w:t>clear guidance about what outcomes should be measured, as a minimum, in trials of</w:t>
      </w:r>
      <w:r w:rsidR="00EF44FA" w:rsidRPr="00E263DA">
        <w:t xml:space="preserve"> </w:t>
      </w:r>
      <w:r w:rsidR="002C3613" w:rsidRPr="00E263DA">
        <w:t>interventions</w:t>
      </w:r>
      <w:r w:rsidR="00832264">
        <w:t xml:space="preserve"> for people with coexisting </w:t>
      </w:r>
      <w:r w:rsidR="007E46D0">
        <w:t xml:space="preserve">type </w:t>
      </w:r>
      <w:proofErr w:type="gramStart"/>
      <w:r w:rsidR="007E46D0">
        <w:t xml:space="preserve">2 </w:t>
      </w:r>
      <w:r w:rsidR="007E46D0" w:rsidRPr="00E263DA">
        <w:t>diabetes</w:t>
      </w:r>
      <w:proofErr w:type="gramEnd"/>
      <w:r w:rsidR="007E46D0" w:rsidRPr="00E263DA">
        <w:t xml:space="preserve"> and </w:t>
      </w:r>
      <w:r w:rsidR="007E46D0">
        <w:t>SMI</w:t>
      </w:r>
      <w:r w:rsidR="00C8424D">
        <w:t>, and</w:t>
      </w:r>
      <w:r w:rsidR="00832264">
        <w:t xml:space="preserve"> </w:t>
      </w:r>
      <w:r w:rsidR="00EE298D" w:rsidRPr="00E263DA">
        <w:t xml:space="preserve">improve future synthesis of trial evidence in this </w:t>
      </w:r>
      <w:r w:rsidR="00832264">
        <w:t>area</w:t>
      </w:r>
      <w:r w:rsidR="00EE298D" w:rsidRPr="00E263DA">
        <w:t xml:space="preserve">. </w:t>
      </w:r>
      <w:r w:rsidR="00C8424D">
        <w:t>We</w:t>
      </w:r>
      <w:r w:rsidR="00C75436" w:rsidRPr="00E263DA">
        <w:t xml:space="preserve"> will also explo</w:t>
      </w:r>
      <w:r w:rsidR="00EE298D" w:rsidRPr="00E263DA">
        <w:t xml:space="preserve">re the </w:t>
      </w:r>
      <w:r w:rsidR="00832264">
        <w:t xml:space="preserve">challenges </w:t>
      </w:r>
      <w:r w:rsidR="00B4020A">
        <w:t>of</w:t>
      </w:r>
      <w:r w:rsidR="00B4020A" w:rsidRPr="00E263DA">
        <w:t xml:space="preserve"> </w:t>
      </w:r>
      <w:r w:rsidR="00EE298D" w:rsidRPr="00E263DA">
        <w:t xml:space="preserve">using </w:t>
      </w:r>
      <w:r w:rsidR="00832264">
        <w:t>online Delphi</w:t>
      </w:r>
      <w:r w:rsidR="00EE298D" w:rsidRPr="00E263DA">
        <w:t xml:space="preserve"> methods</w:t>
      </w:r>
      <w:r w:rsidR="008C6FF8" w:rsidRPr="00E263DA">
        <w:t xml:space="preserve"> </w:t>
      </w:r>
      <w:r w:rsidR="00832264">
        <w:t xml:space="preserve">for </w:t>
      </w:r>
      <w:r w:rsidR="008675AB">
        <w:t>this hard-to-</w:t>
      </w:r>
      <w:r w:rsidR="00832264">
        <w:t>reach population,</w:t>
      </w:r>
      <w:r w:rsidR="002550EB">
        <w:t xml:space="preserve"> </w:t>
      </w:r>
      <w:r w:rsidR="008C6FF8" w:rsidRPr="00E263DA">
        <w:t>and</w:t>
      </w:r>
      <w:r w:rsidR="00832264">
        <w:t xml:space="preserve"> examine differences in opinion about </w:t>
      </w:r>
      <w:r w:rsidR="00B4020A">
        <w:t xml:space="preserve">which outcomes </w:t>
      </w:r>
      <w:r w:rsidR="00832264">
        <w:t>matter to diverse stakeholder groups</w:t>
      </w:r>
      <w:r w:rsidR="008C6FF8" w:rsidRPr="00E263DA">
        <w:t>.</w:t>
      </w:r>
    </w:p>
    <w:p w14:paraId="6D540C7D" w14:textId="19546BB4" w:rsidR="009667B7" w:rsidRPr="00D20CEE" w:rsidRDefault="009667B7" w:rsidP="00BA175E">
      <w:pPr>
        <w:spacing w:line="480" w:lineRule="auto"/>
      </w:pPr>
      <w:bookmarkStart w:id="0" w:name="_GoBack"/>
      <w:r>
        <w:t xml:space="preserve">COMET registration: </w:t>
      </w:r>
      <w:hyperlink r:id="rId17" w:history="1">
        <w:r w:rsidRPr="007D60B3">
          <w:rPr>
            <w:rStyle w:val="Hyperlink"/>
          </w:rPr>
          <w:t>http://www.comet-initiative.org/studies/details/911</w:t>
        </w:r>
      </w:hyperlink>
      <w:r>
        <w:t xml:space="preserve"> (registered 01 July 2016).</w:t>
      </w:r>
    </w:p>
    <w:bookmarkEnd w:id="0"/>
    <w:p w14:paraId="5878BC41" w14:textId="77777777" w:rsidR="009D3DD6" w:rsidRPr="00D20CEE" w:rsidRDefault="000A713F" w:rsidP="00BA175E">
      <w:pPr>
        <w:spacing w:line="480" w:lineRule="auto"/>
      </w:pPr>
      <w:r w:rsidRPr="00E263DA">
        <w:rPr>
          <w:b/>
        </w:rPr>
        <w:t>Keywords:</w:t>
      </w:r>
      <w:r w:rsidR="0076442D" w:rsidRPr="00E263DA">
        <w:t xml:space="preserve"> psychosis, severe mental illness, schizophrenia, bipolar disorder, diabetes, self-management, core outcome set</w:t>
      </w:r>
      <w:r w:rsidR="00D6104C" w:rsidRPr="00E263DA">
        <w:t>, co-morbidity</w:t>
      </w:r>
      <w:r w:rsidR="00C52F44">
        <w:t>, complex interventions</w:t>
      </w:r>
    </w:p>
    <w:p w14:paraId="2ADAEA46" w14:textId="77777777" w:rsidR="00AD3146" w:rsidRPr="000C3C2B" w:rsidRDefault="00A40E9F" w:rsidP="00BA175E">
      <w:pPr>
        <w:spacing w:before="400" w:after="100" w:line="480" w:lineRule="auto"/>
        <w:rPr>
          <w:b/>
          <w:sz w:val="28"/>
          <w:szCs w:val="28"/>
        </w:rPr>
      </w:pPr>
      <w:r w:rsidRPr="000C3C2B">
        <w:rPr>
          <w:b/>
          <w:sz w:val="28"/>
          <w:szCs w:val="28"/>
        </w:rPr>
        <w:t>Background</w:t>
      </w:r>
    </w:p>
    <w:p w14:paraId="2B5A3F0C" w14:textId="67FC6E50" w:rsidR="0076442D" w:rsidRPr="00E263DA" w:rsidRDefault="00D20CEE" w:rsidP="00BA175E">
      <w:pPr>
        <w:spacing w:line="480" w:lineRule="auto"/>
      </w:pPr>
      <w:r>
        <w:lastRenderedPageBreak/>
        <w:t>Severe mental illness (SMI) is a term used to describe illnesses in which psychosis occurs</w:t>
      </w:r>
      <w:r w:rsidR="00F344F5">
        <w:t xml:space="preserve"> (e.g.</w:t>
      </w:r>
      <w:r w:rsidR="0058167B">
        <w:t xml:space="preserve"> </w:t>
      </w:r>
      <w:r>
        <w:t>schizoph</w:t>
      </w:r>
      <w:r w:rsidR="00587178">
        <w:t>renia</w:t>
      </w:r>
      <w:r w:rsidR="00913199">
        <w:t>, schizoaffective disorder</w:t>
      </w:r>
      <w:r w:rsidR="00587178">
        <w:t xml:space="preserve"> and bipolar disorder</w:t>
      </w:r>
      <w:r w:rsidR="0058167B">
        <w:t>)</w:t>
      </w:r>
      <w:r>
        <w:t xml:space="preserve">. </w:t>
      </w:r>
      <w:r w:rsidR="0076442D" w:rsidRPr="00E263DA">
        <w:t xml:space="preserve">Diabetes is </w:t>
      </w:r>
      <w:r w:rsidR="00531D45" w:rsidRPr="00E263DA">
        <w:t xml:space="preserve">two to three times more </w:t>
      </w:r>
      <w:r w:rsidR="0076442D" w:rsidRPr="00E263DA">
        <w:t>common in p</w:t>
      </w:r>
      <w:r>
        <w:t>eople with SMI</w:t>
      </w:r>
      <w:r w:rsidR="00531D45" w:rsidRPr="00E263DA">
        <w:t xml:space="preserve"> </w:t>
      </w:r>
      <w:r w:rsidR="004E2749">
        <w:t xml:space="preserve">compared to the general population </w:t>
      </w:r>
      <w:r w:rsidR="00B13ECE">
        <w:fldChar w:fldCharType="begin">
          <w:fldData xml:space="preserve">PEVuZE5vdGU+PENpdGU+PEF1dGhvcj5SZWlsbHk8L0F1dGhvcj48WWVhcj4yMDE1PC9ZZWFyPjxS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</w:fldData>
        </w:fldChar>
      </w:r>
      <w:r w:rsidR="00FF2DB3">
        <w:instrText xml:space="preserve"> ADDIN EN.CITE </w:instrText>
      </w:r>
      <w:r w:rsidR="00FF2DB3">
        <w:fldChar w:fldCharType="begin">
          <w:fldData xml:space="preserve">PEVuZE5vdGU+PENpdGU+PEF1dGhvcj5SZWlsbHk8L0F1dGhvcj48WWVhcj4yMDE1PC9ZZWFyPjxS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</w:fldData>
        </w:fldChar>
      </w:r>
      <w:r w:rsidR="00FF2DB3">
        <w:instrText xml:space="preserve"> ADDIN EN.CITE.DATA </w:instrText>
      </w:r>
      <w:r w:rsidR="00FF2DB3">
        <w:fldChar w:fldCharType="end"/>
      </w:r>
      <w:r w:rsidR="00B13ECE">
        <w:fldChar w:fldCharType="separate"/>
      </w:r>
      <w:r w:rsidR="001E1E46">
        <w:rPr>
          <w:noProof/>
        </w:rPr>
        <w:t>[1]</w:t>
      </w:r>
      <w:r w:rsidR="00B13ECE">
        <w:fldChar w:fldCharType="end"/>
      </w:r>
      <w:r w:rsidR="000F7D1D">
        <w:t xml:space="preserve">, </w:t>
      </w:r>
      <w:r w:rsidR="00531D45" w:rsidRPr="00E263DA">
        <w:t xml:space="preserve">and associated with </w:t>
      </w:r>
      <w:r w:rsidR="00A82985">
        <w:t>worse</w:t>
      </w:r>
      <w:r w:rsidR="00531D45" w:rsidRPr="00E263DA">
        <w:t xml:space="preserve"> health outcomes</w:t>
      </w:r>
      <w:r w:rsidR="00587178">
        <w:t xml:space="preserve"> </w:t>
      </w:r>
      <w:r w:rsidR="00B13ECE">
        <w:fldChar w:fldCharType="begin">
          <w:fldData xml:space="preserve">PEVuZE5vdGU+PENpdGU+PEF1dGhvcj5WaW5vZ3JhZG92YTwvQXV0aG9yPjxZZWFyPjIwMTA8L1ll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</w:fldData>
        </w:fldChar>
      </w:r>
      <w:r w:rsidR="002C0100">
        <w:instrText xml:space="preserve"> ADDIN EN.CITE </w:instrText>
      </w:r>
      <w:r w:rsidR="002C0100">
        <w:fldChar w:fldCharType="begin">
          <w:fldData xml:space="preserve">PEVuZE5vdGU+PENpdGU+PEF1dGhvcj5WaW5vZ3JhZG92YTwvQXV0aG9yPjxZZWFyPjIwMTA8L1ll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</w:fldData>
        </w:fldChar>
      </w:r>
      <w:r w:rsidR="002C0100">
        <w:instrText xml:space="preserve"> ADDIN EN.CITE.DATA </w:instrText>
      </w:r>
      <w:r w:rsidR="002C0100">
        <w:fldChar w:fldCharType="end"/>
      </w:r>
      <w:r w:rsidR="00B13ECE">
        <w:fldChar w:fldCharType="separate"/>
      </w:r>
      <w:r w:rsidR="001E1E46">
        <w:rPr>
          <w:noProof/>
        </w:rPr>
        <w:t>[2]</w:t>
      </w:r>
      <w:r w:rsidR="00B13ECE">
        <w:fldChar w:fldCharType="end"/>
      </w:r>
      <w:r w:rsidR="004A1F83" w:rsidRPr="00E263DA">
        <w:t>.</w:t>
      </w:r>
      <w:r w:rsidR="0076442D" w:rsidRPr="00E263DA">
        <w:t xml:space="preserve"> </w:t>
      </w:r>
      <w:r w:rsidR="00F20401">
        <w:t>Higher prevalence and poor management of diabetes</w:t>
      </w:r>
      <w:r w:rsidR="005B1E91" w:rsidRPr="00E263DA">
        <w:t xml:space="preserve"> is </w:t>
      </w:r>
      <w:r w:rsidR="00C82A6D">
        <w:t>thought</w:t>
      </w:r>
      <w:r w:rsidR="00C82A6D" w:rsidRPr="00E263DA">
        <w:t xml:space="preserve"> </w:t>
      </w:r>
      <w:r w:rsidR="005B1E91" w:rsidRPr="00E263DA">
        <w:t xml:space="preserve">to contribute significantly to the lower life expectancy </w:t>
      </w:r>
      <w:r w:rsidR="000F7D1D">
        <w:t>of</w:t>
      </w:r>
      <w:r w:rsidR="005B1E91" w:rsidRPr="00E263DA">
        <w:t xml:space="preserve"> pe</w:t>
      </w:r>
      <w:r w:rsidR="004A1F83" w:rsidRPr="00E263DA">
        <w:t xml:space="preserve">ople with </w:t>
      </w:r>
      <w:r w:rsidR="00B770A2">
        <w:t>SMI</w:t>
      </w:r>
      <w:r w:rsidR="00587178">
        <w:t xml:space="preserve"> </w:t>
      </w:r>
      <w:r w:rsidR="00B13ECE">
        <w:fldChar w:fldCharType="begin"/>
      </w:r>
      <w:r w:rsidR="00FF2DB3">
        <w:instrText xml:space="preserve"> ADDIN EN.CITE &lt;EndNote&gt;&lt;Cite&gt;&lt;Author&gt;Ward&lt;/Author&gt;&lt;Year&gt;2015&lt;/Year&gt;&lt;RecNum&gt;666&lt;/RecNum&gt;&lt;DisplayText&gt;[3]&lt;/DisplayText&gt;&lt;record&gt;&lt;rec-number&gt;666&lt;/rec-number&gt;&lt;foreign-keys&gt;&lt;key app="EN" db-id="da0w55s2j2ztwlexxzzvdvsifvf92fadwxx5" timestamp="1433431868"&gt;666&lt;/key&gt;&lt;/foreign-keys&gt;&lt;ref-type name="Journal Article"&gt;17&lt;/ref-type&gt;&lt;contributors&gt;&lt;authors&gt;&lt;author&gt;Ward, M.&lt;/author&gt;&lt;author&gt;Druss, B.&lt;/author&gt;&lt;/authors&gt;&lt;/contributors&gt;&lt;auth-address&gt;Department of Psychiatry and Behavioral Sciences, Department of Medicine, Emory University, Atlanta, GA, USA. Electronic address: mcraig@emory.edu.&amp;#xD;Department of Psychiatry and Behavioral Sciences, Department of Medicine, Emory University, Atlanta, GA, USA; Rollins School of Public Health, Emory University, Atlanta, GA, USA.&lt;/auth-address&gt;&lt;titles&gt;&lt;title&gt;The epidemiology of diabetes in psychotic disorders&lt;/title&gt;&lt;secondary-title&gt;Lancet Psychiatry&lt;/secondary-title&gt;&lt;alt-title&gt;The lancet. Psychiatry&lt;/alt-title&gt;&lt;/titles&gt;&lt;periodical&gt;&lt;full-title&gt;Lancet Psychiatry&lt;/full-title&gt;&lt;/periodical&gt;&lt;pages&gt;431-51&lt;/pages&gt;&lt;volume&gt;2&lt;/volume&gt;&lt;number&gt;5&lt;/number&gt;&lt;dates&gt;&lt;year&gt;2015&lt;/year&gt;&lt;pub-dates&gt;&lt;date&gt;May&lt;/date&gt;&lt;/pub-dates&gt;&lt;/dates&gt;&lt;publisher&gt;Elsevier&lt;/publisher&gt;&lt;isbn&gt;2215-0374 (Electronic)&amp;#xD;2215-0366 (Linking)&lt;/isbn&gt;&lt;accession-num&gt;26360287&lt;/accession-num&gt;&lt;urls&gt;&lt;related-urls&gt;&lt;url&gt;http://www.ncbi.nlm.nih.gov/pubmed/26360287&lt;/url&gt;&lt;/related-urls&gt;&lt;/urls&gt;&lt;electronic-resource-num&gt;10.1016/S2215-0366(15)00007-3&lt;/electronic-resource-num&gt;&lt;access-date&gt;2015/06/04&lt;/access-date&gt;&lt;/record&gt;&lt;/Cite&gt;&lt;/EndNote&gt;</w:instrText>
      </w:r>
      <w:r w:rsidR="00B13ECE">
        <w:fldChar w:fldCharType="separate"/>
      </w:r>
      <w:r w:rsidR="001E1E46">
        <w:rPr>
          <w:noProof/>
        </w:rPr>
        <w:t>[3]</w:t>
      </w:r>
      <w:r w:rsidR="00B13ECE">
        <w:fldChar w:fldCharType="end"/>
      </w:r>
      <w:r w:rsidR="00A82985">
        <w:t xml:space="preserve">, which is </w:t>
      </w:r>
      <w:r w:rsidR="00587178">
        <w:t>around 15</w:t>
      </w:r>
      <w:r w:rsidR="00AD7202">
        <w:t xml:space="preserve"> year</w:t>
      </w:r>
      <w:r w:rsidR="000F7D1D">
        <w:t xml:space="preserve">s </w:t>
      </w:r>
      <w:r w:rsidR="00B4020A">
        <w:t xml:space="preserve">lower </w:t>
      </w:r>
      <w:r w:rsidR="000F7D1D">
        <w:t xml:space="preserve">than </w:t>
      </w:r>
      <w:r w:rsidR="00AD7202">
        <w:t>the general population</w:t>
      </w:r>
      <w:r w:rsidR="00587178">
        <w:t xml:space="preserve"> </w:t>
      </w:r>
      <w:r w:rsidR="00B13ECE">
        <w:fldChar w:fldCharType="begin">
          <w:fldData xml:space="preserve">PEVuZE5vdGU+PENpdGU+PEF1dGhvcj5Ccm93bjwvQXV0aG9yPjxZZWFyPjIwMTA8L1llYXI+PFJl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Tk1OTA8L3BhZ2VzPjx2b2x1bWU+Njwvdm9s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</w:fldData>
        </w:fldChar>
      </w:r>
      <w:r w:rsidR="002C0100">
        <w:instrText xml:space="preserve"> ADDIN EN.CITE </w:instrText>
      </w:r>
      <w:r w:rsidR="002C0100">
        <w:fldChar w:fldCharType="begin">
          <w:fldData xml:space="preserve">PEVuZE5vdGU+PENpdGU+PEF1dGhvcj5Ccm93bjwvQXV0aG9yPjxZZWFyPjIwMTA8L1llYXI+PFJl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Tk1OTA8L3BhZ2VzPjx2b2x1bWU+Njwvdm9s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</w:fldData>
        </w:fldChar>
      </w:r>
      <w:r w:rsidR="002C0100">
        <w:instrText xml:space="preserve"> ADDIN EN.CITE.DATA </w:instrText>
      </w:r>
      <w:r w:rsidR="002C0100">
        <w:fldChar w:fldCharType="end"/>
      </w:r>
      <w:r w:rsidR="00B13ECE">
        <w:fldChar w:fldCharType="separate"/>
      </w:r>
      <w:r w:rsidR="001E1E46">
        <w:rPr>
          <w:noProof/>
        </w:rPr>
        <w:t>[4, 5]</w:t>
      </w:r>
      <w:r w:rsidR="00B13ECE">
        <w:fldChar w:fldCharType="end"/>
      </w:r>
      <w:r w:rsidR="004A1F83" w:rsidRPr="00E263DA">
        <w:t>.</w:t>
      </w:r>
      <w:r w:rsidR="005B1E91" w:rsidRPr="00E263DA">
        <w:t xml:space="preserve"> </w:t>
      </w:r>
      <w:r w:rsidR="000F7D1D" w:rsidRPr="00E263DA">
        <w:t xml:space="preserve">Poor diabetes management leads to complications including heart disease, stroke, </w:t>
      </w:r>
      <w:r w:rsidR="003F439F">
        <w:t xml:space="preserve">foot ulceration and amputation, </w:t>
      </w:r>
      <w:r w:rsidR="000F7D1D" w:rsidRPr="00E263DA">
        <w:t>eye and kidney disease</w:t>
      </w:r>
      <w:r w:rsidR="000F7D1D">
        <w:t xml:space="preserve"> </w:t>
      </w:r>
      <w:r w:rsidR="00B13ECE" w:rsidRPr="00E263DA">
        <w:fldChar w:fldCharType="begin"/>
      </w:r>
      <w:r w:rsidR="002C0100">
        <w:instrText xml:space="preserve"> ADDIN EN.CITE &lt;EndNote&gt;&lt;Cite&gt;&lt;Author&gt;Kontopantelis&lt;/Author&gt;&lt;Year&gt;2015&lt;/Year&gt;&lt;RecNum&gt;456&lt;/RecNum&gt;&lt;DisplayText&gt;[6]&lt;/DisplayText&gt;&lt;record&gt;&lt;rec-number&gt;456&lt;/rec-number&gt;&lt;foreign-keys&gt;&lt;key app="EN" db-id="da0w55s2j2ztwlexxzzvdvsifvf92fadwxx5" timestamp="1430315415"&gt;456&lt;/key&gt;&lt;/foreign-keys&gt;&lt;ref-type name="Journal Article"&gt;17&lt;/ref-type&gt;&lt;contributors&gt;&lt;authors&gt;&lt;author&gt;Kontopantelis, E.&lt;/author&gt;&lt;author&gt;Springate, D. A.&lt;/author&gt;&lt;author&gt;Reeves, D.&lt;/author&gt;&lt;author&gt;Ashcroft, D. M.&lt;/author&gt;&lt;author&gt;Rutter, M.&lt;/author&gt;&lt;author&gt;Buchan, I.&lt;/author&gt;&lt;author&gt;Doran, T.&lt;/author&gt;&lt;/authors&gt;&lt;/contributors&gt;&lt;auth-address&gt;NIHR School for Primary Care Research, Centre for Primary Care, Institute of Population Health, University of Manchester, Manchester, UK, e.kontopantelis@manchester.ac.uk.&lt;/auth-address&gt;&lt;titles&gt;&lt;title&gt;Glucose, blood pressure and cholesterol levels and their relationships to clinical outcomes in type 2 diabetes: a retrospective cohort study&lt;/title&gt;&lt;secondary-title&gt;Diabetologia&lt;/secondary-title&gt;&lt;alt-title&gt;Diabetologia&lt;/alt-title&gt;&lt;/titles&gt;&lt;periodical&gt;&lt;full-title&gt;Diabetologia&lt;/full-title&gt;&lt;/periodical&gt;&lt;alt-periodical&gt;&lt;full-title&gt;Diabetologia&lt;/full-title&gt;&lt;/alt-periodical&gt;&lt;pages&gt;505-18&lt;/pages&gt;&lt;volume&gt;58&lt;/volume&gt;&lt;number&gt;3&lt;/number&gt;&lt;edition&gt;2014/12/17&lt;/edition&gt;&lt;dates&gt;&lt;year&gt;2015&lt;/year&gt;&lt;pub-dates&gt;&lt;date&gt;Mar&lt;/date&gt;&lt;/pub-dates&gt;&lt;/dates&gt;&lt;isbn&gt;0012-186x&lt;/isbn&gt;&lt;accession-num&gt;25512005&lt;/accession-num&gt;&lt;urls&gt;&lt;related-urls&gt;&lt;url&gt;http://link.springer.com/article/10.1007%2Fs00125-014-3473-8&lt;/url&gt;&lt;/related-urls&gt;&lt;/urls&gt;&lt;electronic-resource-num&gt;10.1007/s00125-014-3473-8&lt;/electronic-resource-num&gt;&lt;remote-database-provider&gt;NLM&lt;/remote-database-provider&gt;&lt;language&gt;eng&lt;/language&gt;&lt;/record&gt;&lt;/Cite&gt;&lt;/EndNote&gt;</w:instrText>
      </w:r>
      <w:r w:rsidR="00B13ECE" w:rsidRPr="00E263DA">
        <w:fldChar w:fldCharType="separate"/>
      </w:r>
      <w:r w:rsidR="001E1E46">
        <w:rPr>
          <w:noProof/>
        </w:rPr>
        <w:t>[6]</w:t>
      </w:r>
      <w:r w:rsidR="00B13ECE" w:rsidRPr="00E263DA">
        <w:fldChar w:fldCharType="end"/>
      </w:r>
      <w:r w:rsidR="000F7D1D">
        <w:t xml:space="preserve">, many of which can be prevented with better diabetes </w:t>
      </w:r>
      <w:r w:rsidR="00C82A6D">
        <w:t>care</w:t>
      </w:r>
      <w:r w:rsidR="000F7D1D">
        <w:t xml:space="preserve">. </w:t>
      </w:r>
      <w:r w:rsidR="0076442D" w:rsidRPr="00E263DA">
        <w:t xml:space="preserve">In England, </w:t>
      </w:r>
      <w:r w:rsidR="00B937EE" w:rsidRPr="00E263DA">
        <w:t xml:space="preserve">it is estimated that </w:t>
      </w:r>
      <w:r w:rsidR="00C309D2">
        <w:t>approximately</w:t>
      </w:r>
      <w:r w:rsidR="0076442D" w:rsidRPr="00E263DA">
        <w:t xml:space="preserve"> </w:t>
      </w:r>
      <w:r w:rsidR="00B937EE" w:rsidRPr="00E263DA">
        <w:t>50,000</w:t>
      </w:r>
      <w:r w:rsidR="0076442D" w:rsidRPr="00E263DA">
        <w:t xml:space="preserve"> peo</w:t>
      </w:r>
      <w:r w:rsidR="004A1F83" w:rsidRPr="00E263DA">
        <w:t xml:space="preserve">ple </w:t>
      </w:r>
      <w:r w:rsidR="000F7D1D">
        <w:t>with SMI also have diabetes</w:t>
      </w:r>
      <w:r w:rsidR="004A1F83" w:rsidRPr="00E263DA">
        <w:t xml:space="preserve"> </w:t>
      </w:r>
      <w:r w:rsidR="00B13ECE" w:rsidRPr="00E263DA">
        <w:fldChar w:fldCharType="begin"/>
      </w:r>
      <w:r w:rsidR="00017E07">
        <w:instrText xml:space="preserve"> ADDIN EN.CITE &lt;EndNote&gt;&lt;Cite&gt;&lt;Author&gt;Health and Social Care Information Centre&lt;/Author&gt;&lt;Year&gt;2015&lt;/Year&gt;&lt;RecNum&gt;651&lt;/RecNum&gt;&lt;DisplayText&gt;[7]&lt;/DisplayText&gt;&lt;record&gt;&lt;rec-number&gt;651&lt;/rec-number&gt;&lt;foreign-keys&gt;&lt;key app="EN" db-id="da0w55s2j2ztwlexxzzvdvsifvf92fadwxx5" timestamp="1433410850"&gt;651&lt;/key&gt;&lt;/foreign-keys&gt;&lt;ref-type name="Web Page"&gt;12&lt;/ref-type&gt;&lt;contributors&gt;&lt;authors&gt;&lt;author&gt;Health and Social Care Information Centre,&lt;/author&gt;&lt;/authors&gt;&lt;/contributors&gt;&lt;titles&gt;&lt;title&gt;Quality and Outcomes Framework (QOF) - 2014-15&lt;/title&gt;&lt;/titles&gt;&lt;number&gt;25 May 2016&lt;/number&gt;&lt;dates&gt;&lt;year&gt;2015&lt;/year&gt;&lt;/dates&gt;&lt;urls&gt;&lt;related-urls&gt;&lt;url&gt;http://www.hscic.gov.uk/catalogue/PUB15751&lt;/url&gt;&lt;/related-urls&gt;&lt;/urls&gt;&lt;/record&gt;&lt;/Cite&gt;&lt;/EndNote&gt;</w:instrText>
      </w:r>
      <w:r w:rsidR="00B13ECE" w:rsidRPr="00E263DA">
        <w:fldChar w:fldCharType="separate"/>
      </w:r>
      <w:r w:rsidR="001E1E46">
        <w:rPr>
          <w:noProof/>
        </w:rPr>
        <w:t>[7]</w:t>
      </w:r>
      <w:r w:rsidR="00B13ECE" w:rsidRPr="00E263DA">
        <w:fldChar w:fldCharType="end"/>
      </w:r>
      <w:r w:rsidR="004A1F83" w:rsidRPr="00E263DA">
        <w:t>,</w:t>
      </w:r>
      <w:r w:rsidR="00A82985">
        <w:t xml:space="preserve"> a figure</w:t>
      </w:r>
      <w:r w:rsidR="00531D45" w:rsidRPr="00E263DA">
        <w:t xml:space="preserve"> that is expected to grow in l</w:t>
      </w:r>
      <w:r w:rsidR="00BD4BBB" w:rsidRPr="00E263DA">
        <w:t xml:space="preserve">ine with </w:t>
      </w:r>
      <w:r w:rsidR="00FD07EA">
        <w:t xml:space="preserve">the growing </w:t>
      </w:r>
      <w:r w:rsidR="00E67925">
        <w:t>numbers of people with diabetes and mental illness</w:t>
      </w:r>
      <w:r w:rsidR="00B937EE" w:rsidRPr="00E263DA">
        <w:t xml:space="preserve"> and recent evidence that prevalence of diabetes is increasing at a faster rate in people with SMI than </w:t>
      </w:r>
      <w:r w:rsidR="004A1F83" w:rsidRPr="00E263DA">
        <w:t xml:space="preserve">in </w:t>
      </w:r>
      <w:r w:rsidR="00B937EE" w:rsidRPr="00E263DA">
        <w:t>people without</w:t>
      </w:r>
      <w:r w:rsidR="004A1F83" w:rsidRPr="00E263DA">
        <w:t xml:space="preserve"> </w:t>
      </w:r>
      <w:r w:rsidR="00B13ECE" w:rsidRPr="00E263DA">
        <w:fldChar w:fldCharType="begin">
          <w:fldData xml:space="preserve">PEVuZE5vdGU+PENpdGU+PEF1dGhvcj5SZWlsbHk8L0F1dGhvcj48WWVhcj4yMDE1PC9ZZWFyPjxS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</w:fldData>
        </w:fldChar>
      </w:r>
      <w:r w:rsidR="00FF2DB3">
        <w:instrText xml:space="preserve"> ADDIN EN.CITE </w:instrText>
      </w:r>
      <w:r w:rsidR="00FF2DB3">
        <w:fldChar w:fldCharType="begin">
          <w:fldData xml:space="preserve">PEVuZE5vdGU+PENpdGU+PEF1dGhvcj5SZWlsbHk8L0F1dGhvcj48WWVhcj4yMDE1PC9ZZWFyPjxS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</w:fldData>
        </w:fldChar>
      </w:r>
      <w:r w:rsidR="00FF2DB3">
        <w:instrText xml:space="preserve"> ADDIN EN.CITE.DATA </w:instrText>
      </w:r>
      <w:r w:rsidR="00FF2DB3">
        <w:fldChar w:fldCharType="end"/>
      </w:r>
      <w:r w:rsidR="00B13ECE" w:rsidRPr="00E263DA">
        <w:fldChar w:fldCharType="separate"/>
      </w:r>
      <w:r w:rsidR="001E1E46">
        <w:rPr>
          <w:noProof/>
        </w:rPr>
        <w:t>[1]</w:t>
      </w:r>
      <w:r w:rsidR="00B13ECE" w:rsidRPr="00E263DA">
        <w:fldChar w:fldCharType="end"/>
      </w:r>
      <w:r w:rsidR="004A1F83" w:rsidRPr="00E263DA">
        <w:t>.</w:t>
      </w:r>
    </w:p>
    <w:p w14:paraId="40316B01" w14:textId="49E6B8F4" w:rsidR="00FC34D0" w:rsidRDefault="00A71AFF" w:rsidP="00BA175E">
      <w:pPr>
        <w:spacing w:line="480" w:lineRule="auto"/>
      </w:pPr>
      <w:r>
        <w:t xml:space="preserve">Various </w:t>
      </w:r>
      <w:r w:rsidR="00D6104C" w:rsidRPr="00E263DA">
        <w:t xml:space="preserve">pharmacological and behavioural interventions </w:t>
      </w:r>
      <w:r w:rsidR="00FD07EA">
        <w:t xml:space="preserve">to prevent diabetes or to improve its outcomes </w:t>
      </w:r>
      <w:r w:rsidR="00D6104C" w:rsidRPr="00E263DA">
        <w:t xml:space="preserve">have been </w:t>
      </w:r>
      <w:r w:rsidR="0066774B">
        <w:t>teste</w:t>
      </w:r>
      <w:r w:rsidR="00D6104C" w:rsidRPr="00E263DA">
        <w:t xml:space="preserve">d </w:t>
      </w:r>
      <w:r w:rsidR="00042697" w:rsidRPr="00E263DA">
        <w:t xml:space="preserve">in people with SMI </w:t>
      </w:r>
      <w:r w:rsidR="00B13ECE" w:rsidRPr="00E263DA">
        <w:fldChar w:fldCharType="begin">
          <w:fldData xml:space="preserve">PEVuZE5vdGU+PENpdGU+PEF1dGhvcj5NY0dpbnR5PC9BdXRob3I+PFllYXI+MjAxNjwvWWVhcj48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TIyNzY8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</w:fldData>
        </w:fldChar>
      </w:r>
      <w:r w:rsidR="00FF2DB3">
        <w:instrText xml:space="preserve"> ADDIN EN.CITE </w:instrText>
      </w:r>
      <w:r w:rsidR="00FF2DB3">
        <w:fldChar w:fldCharType="begin">
          <w:fldData xml:space="preserve">PEVuZE5vdGU+PENpdGU+PEF1dGhvcj5NY0dpbnR5PC9BdXRob3I+PFllYXI+MjAxNjwvWWVhcj48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TIyNzY8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</w:fldData>
        </w:fldChar>
      </w:r>
      <w:r w:rsidR="00FF2DB3">
        <w:instrText xml:space="preserve"> ADDIN EN.CITE.DATA </w:instrText>
      </w:r>
      <w:r w:rsidR="00FF2DB3">
        <w:fldChar w:fldCharType="end"/>
      </w:r>
      <w:r w:rsidR="00B13ECE" w:rsidRPr="00E263DA">
        <w:fldChar w:fldCharType="separate"/>
      </w:r>
      <w:r w:rsidR="001E1E46">
        <w:rPr>
          <w:noProof/>
        </w:rPr>
        <w:t>[8-11]</w:t>
      </w:r>
      <w:r w:rsidR="00B13ECE" w:rsidRPr="00E263DA">
        <w:fldChar w:fldCharType="end"/>
      </w:r>
      <w:r w:rsidR="00393CEC">
        <w:t>.</w:t>
      </w:r>
      <w:r w:rsidR="00BA5333">
        <w:t xml:space="preserve"> </w:t>
      </w:r>
      <w:r w:rsidR="00393CEC">
        <w:t xml:space="preserve">Many of these </w:t>
      </w:r>
      <w:r w:rsidR="00BE77DD">
        <w:t>target</w:t>
      </w:r>
      <w:r w:rsidR="00BA5333">
        <w:t xml:space="preserve"> </w:t>
      </w:r>
      <w:r w:rsidR="00BE77DD">
        <w:t xml:space="preserve">metabolic and cardiovascular risk factors, with the majority focusing on </w:t>
      </w:r>
      <w:r w:rsidR="00BA5333">
        <w:t>the</w:t>
      </w:r>
      <w:r w:rsidR="001133CD">
        <w:t xml:space="preserve"> metabolic side effects of anti</w:t>
      </w:r>
      <w:r w:rsidR="00BA5333">
        <w:t>psychotic medications such as olanzapine and clozapine</w:t>
      </w:r>
      <w:r w:rsidR="00FD07EA">
        <w:t>, which are commonly prescribed in SMI</w:t>
      </w:r>
      <w:r w:rsidR="00BA5333">
        <w:t xml:space="preserve"> </w:t>
      </w:r>
      <w:r w:rsidR="00B13ECE">
        <w:fldChar w:fldCharType="begin">
          <w:fldData xml:space="preserve">PEVuZE5vdGU+PENpdGU+PEF1dGhvcj5NaXp1bm88L0F1dGhvcj48WWVhcj4yMDE0PC9ZZWFyPjxS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</w:fldData>
        </w:fldChar>
      </w:r>
      <w:r w:rsidR="002C0100">
        <w:instrText xml:space="preserve"> ADDIN EN.CITE </w:instrText>
      </w:r>
      <w:r w:rsidR="002C0100">
        <w:fldChar w:fldCharType="begin">
          <w:fldData xml:space="preserve">PEVuZE5vdGU+PENpdGU+PEF1dGhvcj5NaXp1bm88L0F1dGhvcj48WWVhcj4yMDE0PC9ZZWFyPjxS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</w:fldData>
        </w:fldChar>
      </w:r>
      <w:r w:rsidR="002C0100">
        <w:instrText xml:space="preserve"> ADDIN EN.CITE.DATA </w:instrText>
      </w:r>
      <w:r w:rsidR="002C0100">
        <w:fldChar w:fldCharType="end"/>
      </w:r>
      <w:r w:rsidR="00B13ECE">
        <w:fldChar w:fldCharType="separate"/>
      </w:r>
      <w:r w:rsidR="001E1E46">
        <w:rPr>
          <w:noProof/>
        </w:rPr>
        <w:t>[10]</w:t>
      </w:r>
      <w:r w:rsidR="00B13ECE">
        <w:fldChar w:fldCharType="end"/>
      </w:r>
      <w:r w:rsidR="00042697" w:rsidRPr="00E263DA">
        <w:t>.</w:t>
      </w:r>
      <w:r w:rsidR="00FC34D0">
        <w:t xml:space="preserve"> </w:t>
      </w:r>
      <w:r w:rsidR="001E13EC">
        <w:t>Interventions typically</w:t>
      </w:r>
      <w:r w:rsidR="00A82985">
        <w:t xml:space="preserve"> include </w:t>
      </w:r>
      <w:r w:rsidR="009A26A5">
        <w:t xml:space="preserve">physical activity </w:t>
      </w:r>
      <w:r w:rsidR="0067573E">
        <w:t xml:space="preserve">and </w:t>
      </w:r>
      <w:r w:rsidR="009A26A5">
        <w:t>weight loss programmes</w:t>
      </w:r>
      <w:r w:rsidR="0067573E">
        <w:t xml:space="preserve"> </w:t>
      </w:r>
      <w:r w:rsidR="00B13ECE">
        <w:fldChar w:fldCharType="begin">
          <w:fldData xml:space="preserve">PEVuZE5vdGU+PENpdGU+PEF1dGhvcj5Db3JkZXM8L0F1dGhvcj48WWVhcj4yMDE0PC9ZZWFyPjxS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NTk0LTYwMjwvcGFnZXM+PHZvbHVtZT4z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</w:fldData>
        </w:fldChar>
      </w:r>
      <w:r w:rsidR="00FF2DB3">
        <w:instrText xml:space="preserve"> ADDIN EN.CITE </w:instrText>
      </w:r>
      <w:r w:rsidR="00FF2DB3">
        <w:fldChar w:fldCharType="begin">
          <w:fldData xml:space="preserve">PEVuZE5vdGU+PENpdGU+PEF1dGhvcj5Db3JkZXM8L0F1dGhvcj48WWVhcj4yMDE0PC9ZZWFyPjxS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NTk0LTYwMjwvcGFnZXM+PHZvbHVtZT4z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</w:fldData>
        </w:fldChar>
      </w:r>
      <w:r w:rsidR="00FF2DB3">
        <w:instrText xml:space="preserve"> ADDIN EN.CITE.DATA </w:instrText>
      </w:r>
      <w:r w:rsidR="00FF2DB3">
        <w:fldChar w:fldCharType="end"/>
      </w:r>
      <w:r w:rsidR="00B13ECE">
        <w:fldChar w:fldCharType="separate"/>
      </w:r>
      <w:r w:rsidR="001E1E46">
        <w:rPr>
          <w:noProof/>
        </w:rPr>
        <w:t>[12, 13]</w:t>
      </w:r>
      <w:r w:rsidR="00B13ECE">
        <w:fldChar w:fldCharType="end"/>
      </w:r>
      <w:r w:rsidR="00BE77DD">
        <w:t>;</w:t>
      </w:r>
      <w:r w:rsidR="00FC34D0">
        <w:t xml:space="preserve"> behaviour</w:t>
      </w:r>
      <w:r w:rsidR="00925E78">
        <w:t xml:space="preserve"> change techniques that seek</w:t>
      </w:r>
      <w:r w:rsidR="00FC34D0">
        <w:t xml:space="preserve"> to promote positive life</w:t>
      </w:r>
      <w:r w:rsidR="00A82985">
        <w:t>style changes</w:t>
      </w:r>
      <w:r w:rsidR="001133CD">
        <w:t xml:space="preserve"> (e.g. </w:t>
      </w:r>
      <w:r w:rsidR="009B34F8">
        <w:t>problem solving and goal setting</w:t>
      </w:r>
      <w:r w:rsidR="001133CD">
        <w:t>)</w:t>
      </w:r>
      <w:r w:rsidR="0067573E">
        <w:t xml:space="preserve"> </w:t>
      </w:r>
      <w:r w:rsidR="00B13ECE">
        <w:fldChar w:fldCharType="begin">
          <w:fldData xml:space="preserve">PEVuZE5vdGU+PENpdGU+PEF1dGhvcj5XZWJlcjwvQXV0aG9yPjxZZWFyPjIwMDY8L1llYXI+PFJl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</w:fldData>
        </w:fldChar>
      </w:r>
      <w:r w:rsidR="00FF2DB3">
        <w:instrText xml:space="preserve"> ADDIN EN.CITE </w:instrText>
      </w:r>
      <w:r w:rsidR="00FF2DB3">
        <w:fldChar w:fldCharType="begin">
          <w:fldData xml:space="preserve">PEVuZE5vdGU+PENpdGU+PEF1dGhvcj5XZWJlcjwvQXV0aG9yPjxZZWFyPjIwMDY8L1llYXI+PFJl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</w:fldData>
        </w:fldChar>
      </w:r>
      <w:r w:rsidR="00FF2DB3">
        <w:instrText xml:space="preserve"> ADDIN EN.CITE.DATA </w:instrText>
      </w:r>
      <w:r w:rsidR="00FF2DB3">
        <w:fldChar w:fldCharType="end"/>
      </w:r>
      <w:r w:rsidR="00B13ECE">
        <w:fldChar w:fldCharType="separate"/>
      </w:r>
      <w:r w:rsidR="001E1E46">
        <w:rPr>
          <w:noProof/>
        </w:rPr>
        <w:t>[14, 15]</w:t>
      </w:r>
      <w:r w:rsidR="00B13ECE">
        <w:fldChar w:fldCharType="end"/>
      </w:r>
      <w:r w:rsidR="00BE77DD">
        <w:t>;</w:t>
      </w:r>
      <w:r>
        <w:t xml:space="preserve"> </w:t>
      </w:r>
      <w:r w:rsidR="001075AF">
        <w:t>anti-diabet</w:t>
      </w:r>
      <w:r w:rsidR="001133CD">
        <w:t>es</w:t>
      </w:r>
      <w:r w:rsidR="001075AF">
        <w:t xml:space="preserve"> and </w:t>
      </w:r>
      <w:r w:rsidR="00FC34D0">
        <w:t xml:space="preserve">weight </w:t>
      </w:r>
      <w:r w:rsidR="001075AF">
        <w:t>loss</w:t>
      </w:r>
      <w:r w:rsidR="00FC34D0">
        <w:t xml:space="preserve"> medications</w:t>
      </w:r>
      <w:r w:rsidR="0067573E">
        <w:t xml:space="preserve"> </w:t>
      </w:r>
      <w:r w:rsidR="00B13ECE">
        <w:fldChar w:fldCharType="begin">
          <w:fldData xml:space="preserve">PEVuZE5vdGU+PENpdGU+PEF1dGhvcj5KYXJza29nPC9BdXRob3I+PFllYXI+MjAxMzwvWWVhcj48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==
</w:fldData>
        </w:fldChar>
      </w:r>
      <w:r w:rsidR="002C0100">
        <w:instrText xml:space="preserve"> ADDIN EN.CITE </w:instrText>
      </w:r>
      <w:r w:rsidR="002C0100">
        <w:fldChar w:fldCharType="begin">
          <w:fldData xml:space="preserve">PEVuZE5vdGU+PENpdGU+PEF1dGhvcj5KYXJza29nPC9BdXRob3I+PFllYXI+MjAxMzwvWWVhcj48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==
</w:fldData>
        </w:fldChar>
      </w:r>
      <w:r w:rsidR="002C0100">
        <w:instrText xml:space="preserve"> ADDIN EN.CITE.DATA </w:instrText>
      </w:r>
      <w:r w:rsidR="002C0100">
        <w:fldChar w:fldCharType="end"/>
      </w:r>
      <w:r w:rsidR="00B13ECE">
        <w:fldChar w:fldCharType="separate"/>
      </w:r>
      <w:r w:rsidR="001E1E46">
        <w:rPr>
          <w:noProof/>
        </w:rPr>
        <w:t>[16, 17]</w:t>
      </w:r>
      <w:r w:rsidR="00B13ECE">
        <w:fldChar w:fldCharType="end"/>
      </w:r>
      <w:r w:rsidR="00BE77DD">
        <w:t>;</w:t>
      </w:r>
      <w:r w:rsidR="00B82BE6">
        <w:t xml:space="preserve"> switching </w:t>
      </w:r>
      <w:r w:rsidR="00FC34D0">
        <w:t>or adding an a</w:t>
      </w:r>
      <w:r w:rsidR="001868F2">
        <w:t xml:space="preserve">ntipsychotic medication </w:t>
      </w:r>
      <w:r w:rsidR="00FC34D0">
        <w:t>associated with fewer metabolic side effects</w:t>
      </w:r>
      <w:r w:rsidR="00BA5333">
        <w:t xml:space="preserve"> </w:t>
      </w:r>
      <w:r w:rsidR="00B13ECE">
        <w:fldChar w:fldCharType="begin">
          <w:fldData xml:space="preserve">PEVuZE5vdGU+PENpdGU+PEF1dGhvcj5TdHJvdXA8L0F1dGhvcj48WWVhcj4yMDExPC9ZZWFyPjxS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</w:fldData>
        </w:fldChar>
      </w:r>
      <w:r w:rsidR="00FF2DB3">
        <w:instrText xml:space="preserve"> ADDIN EN.CITE </w:instrText>
      </w:r>
      <w:r w:rsidR="00FF2DB3">
        <w:fldChar w:fldCharType="begin">
          <w:fldData xml:space="preserve">PEVuZE5vdGU+PENpdGU+PEF1dGhvcj5TdHJvdXA8L0F1dGhvcj48WWVhcj4yMDExPC9ZZWFyPjxS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</w:fldData>
        </w:fldChar>
      </w:r>
      <w:r w:rsidR="00FF2DB3">
        <w:instrText xml:space="preserve"> ADDIN EN.CITE.DATA </w:instrText>
      </w:r>
      <w:r w:rsidR="00FF2DB3">
        <w:fldChar w:fldCharType="end"/>
      </w:r>
      <w:r w:rsidR="00B13ECE">
        <w:fldChar w:fldCharType="separate"/>
      </w:r>
      <w:r w:rsidR="001E1E46">
        <w:rPr>
          <w:noProof/>
        </w:rPr>
        <w:t>[18, 19]</w:t>
      </w:r>
      <w:r w:rsidR="00B13ECE">
        <w:fldChar w:fldCharType="end"/>
      </w:r>
      <w:r w:rsidR="00BE77DD">
        <w:t>;</w:t>
      </w:r>
      <w:r w:rsidR="00FC34D0">
        <w:t xml:space="preserve"> and other drugs</w:t>
      </w:r>
      <w:r w:rsidR="00E37300">
        <w:t xml:space="preserve"> (e.g. </w:t>
      </w:r>
      <w:r w:rsidR="00FC34D0">
        <w:t>hypnotics and anti-epileptic medica</w:t>
      </w:r>
      <w:r w:rsidR="001868F2">
        <w:t>tions</w:t>
      </w:r>
      <w:r w:rsidR="00E37300">
        <w:t>)</w:t>
      </w:r>
      <w:r w:rsidR="00BA5333">
        <w:t xml:space="preserve"> </w:t>
      </w:r>
      <w:r w:rsidR="00B13ECE">
        <w:fldChar w:fldCharType="begin">
          <w:fldData xml:space="preserve">PEVuZE5vdGU+PENpdGU+PEF1dGhvcj5NY0Vscm95PC9BdXRob3I+PFllYXI+MjAxMjwvWWVhcj48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=
</w:fldData>
        </w:fldChar>
      </w:r>
      <w:r w:rsidR="002C0100">
        <w:instrText xml:space="preserve"> ADDIN EN.CITE </w:instrText>
      </w:r>
      <w:r w:rsidR="002C0100">
        <w:fldChar w:fldCharType="begin">
          <w:fldData xml:space="preserve">PEVuZE5vdGU+PENpdGU+PEF1dGhvcj5NY0Vscm95PC9BdXRob3I+PFllYXI+MjAxMjwvWWVhcj48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=
</w:fldData>
        </w:fldChar>
      </w:r>
      <w:r w:rsidR="002C0100">
        <w:instrText xml:space="preserve"> ADDIN EN.CITE.DATA </w:instrText>
      </w:r>
      <w:r w:rsidR="002C0100">
        <w:fldChar w:fldCharType="end"/>
      </w:r>
      <w:r w:rsidR="00B13ECE">
        <w:fldChar w:fldCharType="separate"/>
      </w:r>
      <w:r w:rsidR="001E1E46">
        <w:rPr>
          <w:noProof/>
        </w:rPr>
        <w:t>[20, 21]</w:t>
      </w:r>
      <w:r w:rsidR="00B13ECE">
        <w:fldChar w:fldCharType="end"/>
      </w:r>
      <w:r w:rsidR="001868F2">
        <w:t xml:space="preserve">, which are </w:t>
      </w:r>
      <w:r w:rsidR="00C82A6D">
        <w:t xml:space="preserve">thought </w:t>
      </w:r>
      <w:r w:rsidR="001868F2">
        <w:t xml:space="preserve">to alter </w:t>
      </w:r>
      <w:r w:rsidR="001075AF">
        <w:t>metabolic functioning</w:t>
      </w:r>
      <w:r w:rsidR="00D20CEE">
        <w:t xml:space="preserve">, </w:t>
      </w:r>
      <w:r w:rsidR="00B82BE6">
        <w:t>anthropological markers</w:t>
      </w:r>
      <w:r w:rsidR="00BE77DD">
        <w:t>,</w:t>
      </w:r>
      <w:r w:rsidR="00D20CEE">
        <w:t xml:space="preserve"> </w:t>
      </w:r>
      <w:r w:rsidR="0059128A">
        <w:t>or</w:t>
      </w:r>
      <w:r w:rsidR="00D20CEE">
        <w:t xml:space="preserve"> other </w:t>
      </w:r>
      <w:r w:rsidR="0071270B">
        <w:t>important risk factors</w:t>
      </w:r>
      <w:r w:rsidR="00D20CEE">
        <w:t xml:space="preserve"> (e.g. </w:t>
      </w:r>
      <w:r w:rsidR="00FC34D0">
        <w:t>blood pressure</w:t>
      </w:r>
      <w:r w:rsidR="00D20CEE">
        <w:t>, lipid levels</w:t>
      </w:r>
      <w:r w:rsidR="001075AF">
        <w:t>)</w:t>
      </w:r>
      <w:r w:rsidR="00FC34D0">
        <w:t>.</w:t>
      </w:r>
    </w:p>
    <w:p w14:paraId="42E2CF51" w14:textId="4A058408" w:rsidR="00013AE6" w:rsidRDefault="00052111" w:rsidP="00BA175E">
      <w:pPr>
        <w:spacing w:line="480" w:lineRule="auto"/>
      </w:pPr>
      <w:r w:rsidRPr="001A5F7B">
        <w:t>While f</w:t>
      </w:r>
      <w:r w:rsidR="00786452" w:rsidRPr="001A5F7B">
        <w:t>ew studies</w:t>
      </w:r>
      <w:r w:rsidR="0066774B" w:rsidRPr="001A5F7B">
        <w:t xml:space="preserve"> have focused </w:t>
      </w:r>
      <w:r w:rsidR="002727EF" w:rsidRPr="001A5F7B">
        <w:t xml:space="preserve">specifically </w:t>
      </w:r>
      <w:r w:rsidR="0066774B" w:rsidRPr="001A5F7B">
        <w:t>on people</w:t>
      </w:r>
      <w:r w:rsidR="001868F2" w:rsidRPr="001A5F7B">
        <w:t xml:space="preserve"> with </w:t>
      </w:r>
      <w:r w:rsidR="0066774B" w:rsidRPr="001A5F7B">
        <w:t>co</w:t>
      </w:r>
      <w:r w:rsidR="00170B8C" w:rsidRPr="001A5F7B">
        <w:t>existing</w:t>
      </w:r>
      <w:r w:rsidR="00786452" w:rsidRPr="001A5F7B">
        <w:t xml:space="preserve"> </w:t>
      </w:r>
      <w:r w:rsidR="00C82A6D" w:rsidRPr="001A5F7B">
        <w:t xml:space="preserve">diabetes and </w:t>
      </w:r>
      <w:r w:rsidR="002727EF" w:rsidRPr="001A5F7B">
        <w:t xml:space="preserve">SMI </w:t>
      </w:r>
      <w:r w:rsidR="00B13ECE" w:rsidRPr="001A5F7B">
        <w:fldChar w:fldCharType="begin"/>
      </w:r>
      <w:r w:rsidR="002C0100">
        <w:instrText xml:space="preserve"> ADDIN EN.CITE &lt;EndNote&gt;&lt;Cite&gt;&lt;Author&gt;Cimo&lt;/Author&gt;&lt;Year&gt;2012&lt;/Year&gt;&lt;RecNum&gt;157&lt;/RecNum&gt;&lt;DisplayText&gt;[22]&lt;/DisplayText&gt;&lt;record&gt;&lt;rec-number&gt;157&lt;/rec-number&gt;&lt;foreign-keys&gt;&lt;key app="EN" db-id="da0w55s2j2ztwlexxzzvdvsifvf92fadwxx5" timestamp="1422018579"&gt;157&lt;/key&gt;&lt;/foreign-keys&gt;&lt;ref-type name="Journal Article"&gt;17&lt;/ref-type&gt;&lt;contributors&gt;&lt;authors&gt;&lt;author&gt;Cimo, A.&lt;/author&gt;&lt;author&gt;Stergiopoulos, E.&lt;/author&gt;&lt;author&gt;Cheng, C.&lt;/author&gt;&lt;author&gt;Bonato, S.&lt;/author&gt;&lt;author&gt;Dewa, C. S.&lt;/author&gt;&lt;/authors&gt;&lt;/contributors&gt;&lt;auth-address&gt;Centre for Research on Employment and Workplace Health, Centre for Addition and Mental Health, 455 Spadina, Suite 300, Toronto, Ontario M5S 2G8, Canada.&lt;/auth-address&gt;&lt;titles&gt;&lt;title&gt;Effective lifestyle interventions to improve type II diabetes self-management for those with schizophrenia or schizoaffective disorder: a systematic review&lt;/title&gt;&lt;secondary-title&gt;BMC Psychiatry&lt;/secondary-title&gt;&lt;alt-title&gt;BMC psychiatry&lt;/alt-title&gt;&lt;/titles&gt;&lt;periodical&gt;&lt;full-title&gt;BMC Psychiatry&lt;/full-title&gt;&lt;abbr-1&gt;BMC psychiatry&lt;/abbr-1&gt;&lt;/periodical&gt;&lt;alt-periodical&gt;&lt;full-title&gt;BMC Psychiatry&lt;/full-title&gt;&lt;abbr-1&gt;BMC psychiatry&lt;/abbr-1&gt;&lt;/alt-periodical&gt;&lt;pages&gt;24&lt;/pages&gt;&lt;volume&gt;12&lt;/volume&gt;&lt;edition&gt;2012/03/27&lt;/edition&gt;&lt;keywords&gt;&lt;keyword&gt;Diabetes Mellitus, Type 2/complications/*therapy&lt;/keyword&gt;&lt;keyword&gt;Diet&lt;/keyword&gt;&lt;keyword&gt;Exercise&lt;/keyword&gt;&lt;keyword&gt;Humans&lt;/keyword&gt;&lt;keyword&gt;*Life Style&lt;/keyword&gt;&lt;keyword&gt;Psychotic Disorders/*complications&lt;/keyword&gt;&lt;keyword&gt;Schizophrenia/*complications&lt;/keyword&gt;&lt;keyword&gt;Self Care/*methods&lt;/keyword&gt;&lt;/keywords&gt;&lt;dates&gt;&lt;year&gt;2012&lt;/year&gt;&lt;/dates&gt;&lt;isbn&gt;1471-244x&lt;/isbn&gt;&lt;accession-num&gt;22443212&lt;/accession-num&gt;&lt;urls&gt;&lt;related-urls&gt;&lt;url&gt;http://www.ncbi.nlm.nih.gov/pmc/articles/PMC3340308/pdf/1471-244X-12-24.pdf&lt;/url&gt;&lt;/related-urls&gt;&lt;/urls&gt;&lt;custom2&gt;Pmc3340308&lt;/custom2&gt;&lt;electronic-resource-num&gt;10.1186/1471-244x-12-24&lt;/electronic-resource-num&gt;&lt;remote-database-provider&gt;NLM&lt;/remote-database-provider&gt;&lt;language&gt;eng&lt;/language&gt;&lt;/record&gt;&lt;/Cite&gt;&lt;/EndNote&gt;</w:instrText>
      </w:r>
      <w:r w:rsidR="00B13ECE" w:rsidRPr="001A5F7B">
        <w:fldChar w:fldCharType="separate"/>
      </w:r>
      <w:r w:rsidR="001E1E46">
        <w:rPr>
          <w:noProof/>
        </w:rPr>
        <w:t>[22]</w:t>
      </w:r>
      <w:r w:rsidR="00B13ECE" w:rsidRPr="001A5F7B">
        <w:fldChar w:fldCharType="end"/>
      </w:r>
      <w:r w:rsidR="00042697" w:rsidRPr="001A5F7B">
        <w:t>,</w:t>
      </w:r>
      <w:r w:rsidR="00786452" w:rsidRPr="001A5F7B">
        <w:t xml:space="preserve"> </w:t>
      </w:r>
      <w:r w:rsidR="00210531" w:rsidRPr="001A5F7B">
        <w:t xml:space="preserve">several </w:t>
      </w:r>
      <w:r w:rsidR="00786452" w:rsidRPr="001A5F7B">
        <w:t xml:space="preserve">published trials include </w:t>
      </w:r>
      <w:r w:rsidR="00EB09C1">
        <w:t>people</w:t>
      </w:r>
      <w:r w:rsidR="000F265D" w:rsidRPr="001A5F7B">
        <w:t xml:space="preserve"> with both conditions</w:t>
      </w:r>
      <w:r w:rsidR="00EC00D3" w:rsidRPr="001A5F7B">
        <w:t>,</w:t>
      </w:r>
      <w:r w:rsidR="00786452" w:rsidRPr="001A5F7B">
        <w:t xml:space="preserve"> and there is a growing interest in developing interventions targeting</w:t>
      </w:r>
      <w:r w:rsidR="0066774B" w:rsidRPr="001A5F7B">
        <w:t xml:space="preserve"> this co</w:t>
      </w:r>
      <w:r w:rsidR="00042697" w:rsidRPr="001A5F7B">
        <w:t xml:space="preserve">morbidity </w:t>
      </w:r>
      <w:r w:rsidR="00B13ECE" w:rsidRPr="001A5F7B">
        <w:fldChar w:fldCharType="begin">
          <w:fldData xml:space="preserve">PEVuZE5vdGU+PENpdGU+PEF1dGhvcj5DaHdhc3RpYWs8L0F1dGhvcj48WWVhcj4yMDE1PC9ZZWFy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</w:fldData>
        </w:fldChar>
      </w:r>
      <w:r w:rsidR="00FF2DB3">
        <w:instrText xml:space="preserve"> ADDIN EN.CITE </w:instrText>
      </w:r>
      <w:r w:rsidR="00FF2DB3">
        <w:fldChar w:fldCharType="begin">
          <w:fldData xml:space="preserve">PEVuZE5vdGU+PENpdGU+PEF1dGhvcj5DaHdhc3RpYWs8L0F1dGhvcj48WWVhcj4yMDE1PC9ZZWFy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</w:fldData>
        </w:fldChar>
      </w:r>
      <w:r w:rsidR="00FF2DB3">
        <w:instrText xml:space="preserve"> ADDIN EN.CITE.DATA </w:instrText>
      </w:r>
      <w:r w:rsidR="00FF2DB3">
        <w:fldChar w:fldCharType="end"/>
      </w:r>
      <w:r w:rsidR="00B13ECE" w:rsidRPr="001A5F7B">
        <w:fldChar w:fldCharType="separate"/>
      </w:r>
      <w:r w:rsidR="001E1E46">
        <w:rPr>
          <w:noProof/>
        </w:rPr>
        <w:t>[23]</w:t>
      </w:r>
      <w:r w:rsidR="00B13ECE" w:rsidRPr="001A5F7B">
        <w:fldChar w:fldCharType="end"/>
      </w:r>
      <w:r w:rsidR="00042697" w:rsidRPr="001A5F7B">
        <w:t>.</w:t>
      </w:r>
      <w:r w:rsidR="00786452" w:rsidRPr="001A5F7B">
        <w:t xml:space="preserve"> </w:t>
      </w:r>
      <w:r w:rsidR="00FD6E7B" w:rsidRPr="001A5F7B">
        <w:t>S</w:t>
      </w:r>
      <w:r w:rsidR="0061762F" w:rsidRPr="001A5F7B">
        <w:t>ystematic reviews</w:t>
      </w:r>
      <w:r w:rsidR="00042697" w:rsidRPr="001A5F7B">
        <w:t xml:space="preserve"> of the evidence </w:t>
      </w:r>
      <w:r w:rsidR="0061762F" w:rsidRPr="001A5F7B">
        <w:t xml:space="preserve">consistently </w:t>
      </w:r>
      <w:r w:rsidR="00B8450B">
        <w:t>find</w:t>
      </w:r>
      <w:r w:rsidR="0061762F" w:rsidRPr="001A5F7B">
        <w:t xml:space="preserve"> </w:t>
      </w:r>
      <w:r w:rsidR="00BE77DD">
        <w:t xml:space="preserve">incomplete </w:t>
      </w:r>
      <w:r w:rsidR="00FD6E7B" w:rsidRPr="001A5F7B">
        <w:t xml:space="preserve">reporting </w:t>
      </w:r>
      <w:r w:rsidR="00BE77DD">
        <w:t xml:space="preserve">of outcomes </w:t>
      </w:r>
      <w:r w:rsidR="0061762F" w:rsidRPr="001A5F7B">
        <w:t xml:space="preserve">and </w:t>
      </w:r>
      <w:r w:rsidR="00FD6E7B" w:rsidRPr="001A5F7B">
        <w:t>poor study quality</w:t>
      </w:r>
      <w:r w:rsidR="00B14A5D" w:rsidRPr="001A5F7B">
        <w:t xml:space="preserve"> </w:t>
      </w:r>
      <w:r w:rsidR="00B13ECE" w:rsidRPr="001A5F7B">
        <w:fldChar w:fldCharType="begin">
          <w:fldData xml:space="preserve">PEVuZE5vdGU+PENpdGU+PEF1dGhvcj5NY0dpbnR5PC9BdXRob3I+PFllYXI+MjAxNjwvWWVhcj48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TIyNzY8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</w:fldData>
        </w:fldChar>
      </w:r>
      <w:r w:rsidR="00FF2DB3">
        <w:instrText xml:space="preserve"> ADDIN EN.CITE </w:instrText>
      </w:r>
      <w:r w:rsidR="00FF2DB3">
        <w:fldChar w:fldCharType="begin">
          <w:fldData xml:space="preserve">PEVuZE5vdGU+PENpdGU+PEF1dGhvcj5NY0dpbnR5PC9BdXRob3I+PFllYXI+MjAxNjwvWWVhcj48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TIyNzY8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</w:fldData>
        </w:fldChar>
      </w:r>
      <w:r w:rsidR="00FF2DB3">
        <w:instrText xml:space="preserve"> ADDIN EN.CITE.DATA </w:instrText>
      </w:r>
      <w:r w:rsidR="00FF2DB3">
        <w:fldChar w:fldCharType="end"/>
      </w:r>
      <w:r w:rsidR="00B13ECE" w:rsidRPr="001A5F7B">
        <w:fldChar w:fldCharType="separate"/>
      </w:r>
      <w:r w:rsidR="001E1E46">
        <w:rPr>
          <w:noProof/>
        </w:rPr>
        <w:t>[8-11]</w:t>
      </w:r>
      <w:r w:rsidR="00B13ECE" w:rsidRPr="001A5F7B">
        <w:fldChar w:fldCharType="end"/>
      </w:r>
      <w:r w:rsidR="00042697" w:rsidRPr="001A5F7B">
        <w:t>,</w:t>
      </w:r>
      <w:r w:rsidR="0061762F" w:rsidRPr="001A5F7B">
        <w:t xml:space="preserve"> due </w:t>
      </w:r>
      <w:r w:rsidR="003F48D5" w:rsidRPr="001A5F7B">
        <w:t xml:space="preserve">in part </w:t>
      </w:r>
      <w:r w:rsidR="0061762F" w:rsidRPr="001A5F7B">
        <w:t xml:space="preserve">to the </w:t>
      </w:r>
      <w:r w:rsidR="00D6104C" w:rsidRPr="001A5F7B">
        <w:t>lack of consensus about what outcomes are important</w:t>
      </w:r>
      <w:r w:rsidR="0061762F" w:rsidRPr="001A5F7B">
        <w:t xml:space="preserve"> </w:t>
      </w:r>
      <w:r w:rsidR="007E217B" w:rsidRPr="001A5F7B">
        <w:t xml:space="preserve">for </w:t>
      </w:r>
      <w:r w:rsidR="00BE77DD">
        <w:t>diabetes comorbid with SMI</w:t>
      </w:r>
      <w:r w:rsidR="007730B7" w:rsidRPr="001A5F7B">
        <w:t>.</w:t>
      </w:r>
      <w:r w:rsidR="007730B7" w:rsidRPr="00E263DA">
        <w:t xml:space="preserve"> This makes it difficult to build </w:t>
      </w:r>
      <w:r w:rsidR="007730B7" w:rsidRPr="00E263DA">
        <w:lastRenderedPageBreak/>
        <w:t>an evidence base about what works</w:t>
      </w:r>
      <w:r w:rsidR="00F32A1D">
        <w:t xml:space="preserve"> in this population</w:t>
      </w:r>
      <w:r w:rsidR="00042697" w:rsidRPr="00E263DA">
        <w:t>, with studies differing in their focu</w:t>
      </w:r>
      <w:r w:rsidR="008F7EE2">
        <w:t>s on</w:t>
      </w:r>
      <w:r w:rsidR="00D5450B">
        <w:t xml:space="preserve"> physical and mental health</w:t>
      </w:r>
      <w:r w:rsidR="00AC19F9">
        <w:t>,</w:t>
      </w:r>
      <w:r w:rsidR="008F7EE2">
        <w:t xml:space="preserve"> and their selection of </w:t>
      </w:r>
      <w:r w:rsidR="001868F2">
        <w:t>diabetes related</w:t>
      </w:r>
      <w:r w:rsidR="008F7EE2">
        <w:t xml:space="preserve"> outcomes.</w:t>
      </w:r>
      <w:r w:rsidR="00D34AA9">
        <w:t xml:space="preserve"> For example,</w:t>
      </w:r>
      <w:r w:rsidR="00E47B2F">
        <w:t xml:space="preserve"> </w:t>
      </w:r>
      <w:r w:rsidR="00803F44">
        <w:t xml:space="preserve">in a </w:t>
      </w:r>
      <w:r w:rsidR="00D5450B">
        <w:t xml:space="preserve">meta-analysis </w:t>
      </w:r>
      <w:r w:rsidR="00D34AA9">
        <w:t xml:space="preserve">of </w:t>
      </w:r>
      <w:r w:rsidR="00E47B2F">
        <w:t>lifestyle</w:t>
      </w:r>
      <w:r w:rsidR="00A71AFF">
        <w:t xml:space="preserve"> interventions </w:t>
      </w:r>
      <w:r w:rsidR="00E47B2F">
        <w:t>for people with SMI</w:t>
      </w:r>
      <w:r w:rsidR="00D20B76">
        <w:t xml:space="preserve"> </w:t>
      </w:r>
      <w:r w:rsidR="00B13ECE">
        <w:fldChar w:fldCharType="begin">
          <w:fldData xml:space="preserve">PEVuZE5vdGU+PENpdGU+PEF1dGhvcj5CcnVpbnM8L0F1dGhvcj48WWVhcj4yMDE0PC9ZZWFyPjxS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TEyMjc2PC9wYWdlcz48dm9sdW1lPjk8L3ZvbHVtZT48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</w:fldData>
        </w:fldChar>
      </w:r>
      <w:r w:rsidR="002C0100">
        <w:instrText xml:space="preserve"> ADDIN EN.CITE </w:instrText>
      </w:r>
      <w:r w:rsidR="002C0100">
        <w:fldChar w:fldCharType="begin">
          <w:fldData xml:space="preserve">PEVuZE5vdGU+PENpdGU+PEF1dGhvcj5CcnVpbnM8L0F1dGhvcj48WWVhcj4yMDE0PC9ZZWFyPjxS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TEyMjc2PC9wYWdlcz48dm9sdW1lPjk8L3ZvbHVtZT48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</w:fldData>
        </w:fldChar>
      </w:r>
      <w:r w:rsidR="002C0100">
        <w:instrText xml:space="preserve"> ADDIN EN.CITE.DATA </w:instrText>
      </w:r>
      <w:r w:rsidR="002C0100">
        <w:fldChar w:fldCharType="end"/>
      </w:r>
      <w:r w:rsidR="00B13ECE">
        <w:fldChar w:fldCharType="separate"/>
      </w:r>
      <w:r w:rsidR="001E1E46">
        <w:rPr>
          <w:noProof/>
        </w:rPr>
        <w:t>[11]</w:t>
      </w:r>
      <w:r w:rsidR="00B13ECE">
        <w:fldChar w:fldCharType="end"/>
      </w:r>
      <w:r w:rsidR="00E47B2F">
        <w:t xml:space="preserve">, </w:t>
      </w:r>
      <w:r w:rsidR="00D34AA9">
        <w:t xml:space="preserve">only </w:t>
      </w:r>
      <w:r w:rsidR="00D20B76">
        <w:t>8</w:t>
      </w:r>
      <w:r w:rsidR="00D34AA9">
        <w:t xml:space="preserve"> </w:t>
      </w:r>
      <w:r w:rsidR="00E47B2F">
        <w:t xml:space="preserve">of 25 </w:t>
      </w:r>
      <w:r w:rsidR="00F32A1D">
        <w:t xml:space="preserve">included </w:t>
      </w:r>
      <w:r w:rsidR="00E47B2F">
        <w:t>studies</w:t>
      </w:r>
      <w:r w:rsidR="00D34AA9">
        <w:t xml:space="preserve"> measured </w:t>
      </w:r>
      <w:r w:rsidR="008E072A">
        <w:t xml:space="preserve">the effect on glycaemic parameters </w:t>
      </w:r>
      <w:r w:rsidR="00D20B76">
        <w:t xml:space="preserve">and only 4 measured depressive symptoms, despite the fact that diabetes is associated with increased depression and distress </w:t>
      </w:r>
      <w:r w:rsidR="00B13ECE">
        <w:fldChar w:fldCharType="begin">
          <w:fldData xml:space="preserve">PEVuZE5vdGU+PENpdGU+PEF1dGhvcj5Tbm9lazwvQXV0aG9yPjxZZWFyPjIwMTU8L1llYXI+PFJl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</w:fldData>
        </w:fldChar>
      </w:r>
      <w:r w:rsidR="00FF2DB3">
        <w:instrText xml:space="preserve"> ADDIN EN.CITE </w:instrText>
      </w:r>
      <w:r w:rsidR="00FF2DB3">
        <w:fldChar w:fldCharType="begin">
          <w:fldData xml:space="preserve">PEVuZE5vdGU+PENpdGU+PEF1dGhvcj5Tbm9lazwvQXV0aG9yPjxZZWFyPjIwMTU8L1llYXI+PFJl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</w:fldData>
        </w:fldChar>
      </w:r>
      <w:r w:rsidR="00FF2DB3">
        <w:instrText xml:space="preserve"> ADDIN EN.CITE.DATA </w:instrText>
      </w:r>
      <w:r w:rsidR="00FF2DB3">
        <w:fldChar w:fldCharType="end"/>
      </w:r>
      <w:r w:rsidR="00B13ECE">
        <w:fldChar w:fldCharType="separate"/>
      </w:r>
      <w:r w:rsidR="001E1E46">
        <w:rPr>
          <w:noProof/>
        </w:rPr>
        <w:t>[24]</w:t>
      </w:r>
      <w:r w:rsidR="00B13ECE">
        <w:fldChar w:fldCharType="end"/>
      </w:r>
      <w:r w:rsidR="00D20B76">
        <w:t xml:space="preserve">.  </w:t>
      </w:r>
      <w:r w:rsidR="00FD6E7B">
        <w:t xml:space="preserve">Another </w:t>
      </w:r>
      <w:r w:rsidR="004B4300">
        <w:t>systematic</w:t>
      </w:r>
      <w:r w:rsidR="00C82A6D">
        <w:t xml:space="preserve"> </w:t>
      </w:r>
      <w:r w:rsidR="00FD6E7B">
        <w:t>review of pharmacologic</w:t>
      </w:r>
      <w:r w:rsidR="009A7196">
        <w:t>al</w:t>
      </w:r>
      <w:r w:rsidR="00FD6E7B">
        <w:t xml:space="preserve"> and behavioural </w:t>
      </w:r>
      <w:r w:rsidR="009762E7">
        <w:t>interventions</w:t>
      </w:r>
      <w:r w:rsidR="00A71AFF">
        <w:t xml:space="preserve"> report</w:t>
      </w:r>
      <w:r w:rsidR="009762E7">
        <w:t>ed</w:t>
      </w:r>
      <w:r w:rsidR="00D5450B">
        <w:t xml:space="preserve"> similar </w:t>
      </w:r>
      <w:r w:rsidR="00F32A1D">
        <w:t>results</w:t>
      </w:r>
      <w:r w:rsidR="00D5450B">
        <w:t>,</w:t>
      </w:r>
      <w:r w:rsidR="004F3898">
        <w:t xml:space="preserve"> with </w:t>
      </w:r>
      <w:r w:rsidR="000F46AB">
        <w:t xml:space="preserve">only </w:t>
      </w:r>
      <w:r w:rsidR="00FD6E7B">
        <w:t>8</w:t>
      </w:r>
      <w:r w:rsidR="00921A19">
        <w:t xml:space="preserve"> of </w:t>
      </w:r>
      <w:r w:rsidR="00FD6E7B">
        <w:t>33</w:t>
      </w:r>
      <w:r w:rsidR="004F3898">
        <w:t xml:space="preserve"> </w:t>
      </w:r>
      <w:r w:rsidR="00F32A1D">
        <w:t>studies measuring</w:t>
      </w:r>
      <w:r w:rsidR="00921A19">
        <w:t xml:space="preserve"> </w:t>
      </w:r>
      <w:r w:rsidR="00FD6E7B">
        <w:t xml:space="preserve">glucose control strategies </w:t>
      </w:r>
      <w:r w:rsidR="00B13ECE">
        <w:fldChar w:fldCharType="begin">
          <w:fldData xml:space="preserve">PEVuZE5vdGU+PENpdGU+PEF1dGhvcj5HaWVyaXNjaDwvQXV0aG9yPjxZZWFyPjIwMTQ8L1llYXI+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</w:fldData>
        </w:fldChar>
      </w:r>
      <w:r w:rsidR="002C0100">
        <w:instrText xml:space="preserve"> ADDIN EN.CITE </w:instrText>
      </w:r>
      <w:r w:rsidR="002C0100">
        <w:fldChar w:fldCharType="begin">
          <w:fldData xml:space="preserve">PEVuZE5vdGU+PENpdGU+PEF1dGhvcj5HaWVyaXNjaDwvQXV0aG9yPjxZZWFyPjIwMTQ8L1llYXI+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</w:fldData>
        </w:fldChar>
      </w:r>
      <w:r w:rsidR="002C0100">
        <w:instrText xml:space="preserve"> ADDIN EN.CITE.DATA </w:instrText>
      </w:r>
      <w:r w:rsidR="002C0100">
        <w:fldChar w:fldCharType="end"/>
      </w:r>
      <w:r w:rsidR="00B13ECE">
        <w:fldChar w:fldCharType="separate"/>
      </w:r>
      <w:r w:rsidR="001E1E46">
        <w:rPr>
          <w:noProof/>
        </w:rPr>
        <w:t>[9]</w:t>
      </w:r>
      <w:r w:rsidR="00B13ECE">
        <w:fldChar w:fldCharType="end"/>
      </w:r>
      <w:r w:rsidR="004F3898">
        <w:t>.</w:t>
      </w:r>
      <w:r w:rsidR="00FD6E7B">
        <w:t xml:space="preserve"> </w:t>
      </w:r>
      <w:r w:rsidR="004F3898">
        <w:t>This m</w:t>
      </w:r>
      <w:r w:rsidR="00D5450B">
        <w:t>ak</w:t>
      </w:r>
      <w:r w:rsidR="004F3898">
        <w:t>es</w:t>
      </w:r>
      <w:r w:rsidR="0041581C">
        <w:t xml:space="preserve"> it difficult to </w:t>
      </w:r>
      <w:r w:rsidR="00A71AFF">
        <w:t>pool results of different studies</w:t>
      </w:r>
      <w:r w:rsidR="00210531">
        <w:t xml:space="preserve"> and</w:t>
      </w:r>
      <w:r w:rsidR="002D174B">
        <w:t xml:space="preserve"> </w:t>
      </w:r>
      <w:r w:rsidR="0041581C">
        <w:t>draw conclusions about how to</w:t>
      </w:r>
      <w:r w:rsidR="00D5450B">
        <w:t xml:space="preserve"> improv</w:t>
      </w:r>
      <w:r w:rsidR="0041581C">
        <w:t>e</w:t>
      </w:r>
      <w:r w:rsidR="00D5450B">
        <w:t xml:space="preserve"> diabetes outcomes. </w:t>
      </w:r>
    </w:p>
    <w:p w14:paraId="12383AFC" w14:textId="3F0ADAD0" w:rsidR="000556DD" w:rsidRDefault="000F265D" w:rsidP="00BA175E">
      <w:pPr>
        <w:spacing w:line="480" w:lineRule="auto"/>
      </w:pPr>
      <w:r w:rsidRPr="001A5F7B">
        <w:t>A</w:t>
      </w:r>
      <w:r w:rsidR="0029648A" w:rsidRPr="001A5F7B">
        <w:t xml:space="preserve"> standardized set of outcomes</w:t>
      </w:r>
      <w:r w:rsidR="00D713D9" w:rsidRPr="001A5F7B">
        <w:t xml:space="preserve"> </w:t>
      </w:r>
      <w:r w:rsidR="00B81E78" w:rsidRPr="001A5F7B">
        <w:t>for interventions targeting co</w:t>
      </w:r>
      <w:r w:rsidR="002C46FE" w:rsidRPr="001A5F7B">
        <w:t xml:space="preserve">morbid diabetes and SMI </w:t>
      </w:r>
      <w:r w:rsidR="008563F8" w:rsidRPr="001A5F7B">
        <w:t>is therefore required.</w:t>
      </w:r>
      <w:r w:rsidRPr="001A5F7B">
        <w:t xml:space="preserve"> </w:t>
      </w:r>
      <w:r w:rsidR="00CD5221" w:rsidRPr="001A5F7B">
        <w:t xml:space="preserve">Core </w:t>
      </w:r>
      <w:r w:rsidR="00116F48" w:rsidRPr="001A5F7B">
        <w:t>o</w:t>
      </w:r>
      <w:r w:rsidR="00CD5221" w:rsidRPr="001A5F7B">
        <w:t xml:space="preserve">utcome </w:t>
      </w:r>
      <w:r w:rsidR="00116F48" w:rsidRPr="001A5F7B">
        <w:t>s</w:t>
      </w:r>
      <w:r w:rsidR="00CD5221" w:rsidRPr="001A5F7B">
        <w:t xml:space="preserve">ets, defined as </w:t>
      </w:r>
      <w:r w:rsidR="000556DD">
        <w:t>“</w:t>
      </w:r>
      <w:r w:rsidR="00CD5221" w:rsidRPr="001A5F7B">
        <w:t xml:space="preserve">an </w:t>
      </w:r>
      <w:r w:rsidRPr="001A5F7B">
        <w:t>agreed standardized collection of outcomes … which should be measured and reported in all trials for a specific clinical area”</w:t>
      </w:r>
      <w:r w:rsidR="003F7494" w:rsidRPr="001A5F7B">
        <w:t xml:space="preserve"> </w:t>
      </w:r>
      <w:r w:rsidR="00B13ECE" w:rsidRPr="001A5F7B">
        <w:fldChar w:fldCharType="begin">
          <w:fldData xml:space="preserve">PEVuZE5vdGU+PENpdGU+PEF1dGhvcj5XaWxsaWFtc29uPC9BdXRob3I+PFllYXI+MjAxMjwvWWVh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</w:fldData>
        </w:fldChar>
      </w:r>
      <w:r w:rsidR="002C0100">
        <w:instrText xml:space="preserve"> ADDIN EN.CITE </w:instrText>
      </w:r>
      <w:r w:rsidR="002C0100">
        <w:fldChar w:fldCharType="begin">
          <w:fldData xml:space="preserve">PEVuZE5vdGU+PENpdGU+PEF1dGhvcj5XaWxsaWFtc29uPC9BdXRob3I+PFllYXI+MjAxMjwvWWVh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</w:fldData>
        </w:fldChar>
      </w:r>
      <w:r w:rsidR="002C0100">
        <w:instrText xml:space="preserve"> ADDIN EN.CITE.DATA </w:instrText>
      </w:r>
      <w:r w:rsidR="002C0100">
        <w:fldChar w:fldCharType="end"/>
      </w:r>
      <w:r w:rsidR="00B13ECE" w:rsidRPr="001A5F7B">
        <w:fldChar w:fldCharType="separate"/>
      </w:r>
      <w:r w:rsidR="001E1E46">
        <w:rPr>
          <w:noProof/>
        </w:rPr>
        <w:t>[25]</w:t>
      </w:r>
      <w:r w:rsidR="00B13ECE" w:rsidRPr="001A5F7B">
        <w:fldChar w:fldCharType="end"/>
      </w:r>
      <w:r w:rsidR="00B63005">
        <w:t xml:space="preserve"> </w:t>
      </w:r>
      <w:r w:rsidR="00157FAF">
        <w:t>have already been</w:t>
      </w:r>
      <w:r w:rsidR="00CD5221" w:rsidRPr="00CD5221">
        <w:t xml:space="preserve"> developed </w:t>
      </w:r>
      <w:r w:rsidR="00B81E78">
        <w:t xml:space="preserve">for </w:t>
      </w:r>
      <w:r w:rsidR="00157FAF">
        <w:t>several</w:t>
      </w:r>
      <w:r w:rsidR="00CD5221" w:rsidRPr="00CD5221">
        <w:t xml:space="preserve"> conditions and interve</w:t>
      </w:r>
      <w:r w:rsidR="00C95279">
        <w:t>ntions</w:t>
      </w:r>
      <w:r w:rsidR="00A86D36">
        <w:t xml:space="preserve"> </w:t>
      </w:r>
      <w:r w:rsidR="00B13ECE">
        <w:fldChar w:fldCharType="begin">
          <w:fldData xml:space="preserve">PEVuZE5vdGU+PENpdGU+PEF1dGhvcj5HYXJnb248L0F1dGhvcj48WWVhcj4yMDE0PC9ZZWFyPjxS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k5MTExPC9wYWdlcz48dm9sdW1lPjk8L3ZvbHVtZT48bnVtYmVyPjY8L251bWJlcj48ZWRpdGlv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=
</w:fldData>
        </w:fldChar>
      </w:r>
      <w:r w:rsidR="002C0100">
        <w:instrText xml:space="preserve"> ADDIN EN.CITE </w:instrText>
      </w:r>
      <w:r w:rsidR="002C0100">
        <w:fldChar w:fldCharType="begin">
          <w:fldData xml:space="preserve">PEVuZE5vdGU+PENpdGU+PEF1dGhvcj5HYXJnb248L0F1dGhvcj48WWVhcj4yMDE0PC9ZZWFyPjxS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k5MTExPC9wYWdlcz48dm9sdW1lPjk8L3ZvbHVtZT48bnVtYmVyPjY8L251bWJlcj48ZWRpdGlv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=
</w:fldData>
        </w:fldChar>
      </w:r>
      <w:r w:rsidR="002C0100">
        <w:instrText xml:space="preserve"> ADDIN EN.CITE.DATA </w:instrText>
      </w:r>
      <w:r w:rsidR="002C0100">
        <w:fldChar w:fldCharType="end"/>
      </w:r>
      <w:r w:rsidR="00B13ECE">
        <w:fldChar w:fldCharType="separate"/>
      </w:r>
      <w:r w:rsidR="001E1E46">
        <w:rPr>
          <w:noProof/>
        </w:rPr>
        <w:t>[26]</w:t>
      </w:r>
      <w:r w:rsidR="00B13ECE">
        <w:fldChar w:fldCharType="end"/>
      </w:r>
      <w:r w:rsidR="00CE3752">
        <w:t>.</w:t>
      </w:r>
      <w:r w:rsidR="00CD5221" w:rsidRPr="00CD5221">
        <w:t xml:space="preserve"> As well as </w:t>
      </w:r>
      <w:r w:rsidR="00CE3752">
        <w:t xml:space="preserve">offering the potential to </w:t>
      </w:r>
      <w:r w:rsidR="00945955">
        <w:t>reduc</w:t>
      </w:r>
      <w:r w:rsidR="00CE3752">
        <w:t>e</w:t>
      </w:r>
      <w:r w:rsidRPr="00CD5221">
        <w:t xml:space="preserve"> outcome rep</w:t>
      </w:r>
      <w:r w:rsidR="00945955">
        <w:t xml:space="preserve">orting bias in trials and </w:t>
      </w:r>
      <w:r w:rsidR="000F46AB">
        <w:t xml:space="preserve">to </w:t>
      </w:r>
      <w:r w:rsidR="00945955">
        <w:t>enabl</w:t>
      </w:r>
      <w:r w:rsidR="003C2EA3">
        <w:t>e</w:t>
      </w:r>
      <w:r w:rsidR="00CD5221" w:rsidRPr="00CD5221">
        <w:t xml:space="preserve"> </w:t>
      </w:r>
      <w:r w:rsidRPr="00CD5221">
        <w:t>better aggregation of results across multiple studies</w:t>
      </w:r>
      <w:r w:rsidR="0042262B">
        <w:t xml:space="preserve">, </w:t>
      </w:r>
      <w:r w:rsidR="00895E13">
        <w:t xml:space="preserve">a </w:t>
      </w:r>
      <w:r w:rsidR="00AA0D73">
        <w:t>core outcome set</w:t>
      </w:r>
      <w:r w:rsidR="0042262B">
        <w:t xml:space="preserve"> </w:t>
      </w:r>
      <w:r w:rsidR="00A86D36">
        <w:t xml:space="preserve">aims </w:t>
      </w:r>
      <w:r w:rsidR="00CE3752">
        <w:t xml:space="preserve">to </w:t>
      </w:r>
      <w:r w:rsidR="00B63005">
        <w:t>include</w:t>
      </w:r>
      <w:r w:rsidR="00A37F53">
        <w:t xml:space="preserve"> </w:t>
      </w:r>
      <w:r w:rsidR="00CD5221" w:rsidRPr="00CD5221">
        <w:t>outcomes that are important to all relevant stakeholders</w:t>
      </w:r>
      <w:r w:rsidR="00DC3B35">
        <w:t xml:space="preserve">, such as </w:t>
      </w:r>
      <w:r w:rsidR="005B6B62">
        <w:t>patients</w:t>
      </w:r>
      <w:r w:rsidR="00AD7B1F">
        <w:t>,</w:t>
      </w:r>
      <w:r w:rsidR="00A86D36">
        <w:t xml:space="preserve"> carers,</w:t>
      </w:r>
      <w:r w:rsidR="00AD7B1F">
        <w:t xml:space="preserve"> </w:t>
      </w:r>
      <w:r w:rsidR="000556DD">
        <w:t>healthcare professionals</w:t>
      </w:r>
      <w:r w:rsidR="000556DD" w:rsidRPr="00CD5221">
        <w:t xml:space="preserve"> </w:t>
      </w:r>
      <w:r w:rsidR="00CD5221" w:rsidRPr="00CD5221">
        <w:t>and commissione</w:t>
      </w:r>
      <w:r w:rsidR="00AD7B1F">
        <w:t>rs</w:t>
      </w:r>
      <w:r w:rsidR="003F7494">
        <w:t xml:space="preserve"> </w:t>
      </w:r>
      <w:r w:rsidR="00B13ECE">
        <w:fldChar w:fldCharType="begin">
          <w:fldData xml:space="preserve">PEVuZE5vdGU+PENpdGU+PEF1dGhvcj5XaWxsaWFtc29uPC9BdXRob3I+PFllYXI+MjAxMjwvWWVh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</w:fldData>
        </w:fldChar>
      </w:r>
      <w:r w:rsidR="002C0100">
        <w:instrText xml:space="preserve"> ADDIN EN.CITE </w:instrText>
      </w:r>
      <w:r w:rsidR="002C0100">
        <w:fldChar w:fldCharType="begin">
          <w:fldData xml:space="preserve">PEVuZE5vdGU+PENpdGU+PEF1dGhvcj5XaWxsaWFtc29uPC9BdXRob3I+PFllYXI+MjAxMjwvWWVh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</w:fldData>
        </w:fldChar>
      </w:r>
      <w:r w:rsidR="002C0100">
        <w:instrText xml:space="preserve"> ADDIN EN.CITE.DATA </w:instrText>
      </w:r>
      <w:r w:rsidR="002C0100">
        <w:fldChar w:fldCharType="end"/>
      </w:r>
      <w:r w:rsidR="00B13ECE">
        <w:fldChar w:fldCharType="separate"/>
      </w:r>
      <w:r w:rsidR="001E1E46">
        <w:rPr>
          <w:noProof/>
        </w:rPr>
        <w:t>[25]</w:t>
      </w:r>
      <w:r w:rsidR="00B13ECE">
        <w:fldChar w:fldCharType="end"/>
      </w:r>
      <w:r w:rsidR="008A56D5">
        <w:t xml:space="preserve">, </w:t>
      </w:r>
      <w:r w:rsidR="008A56D5" w:rsidRPr="003C2EA3">
        <w:t>and will therefore include outcome</w:t>
      </w:r>
      <w:r w:rsidR="00541ACB">
        <w:t>s</w:t>
      </w:r>
      <w:r w:rsidR="008A56D5" w:rsidRPr="003C2EA3">
        <w:t xml:space="preserve"> beyond purely clinical measurements (e.g. patient-reported outcomes or reports from caregivers)</w:t>
      </w:r>
      <w:r w:rsidR="00AD7B1F" w:rsidRPr="003C2EA3">
        <w:t>.</w:t>
      </w:r>
    </w:p>
    <w:p w14:paraId="123B7FE2" w14:textId="1F2552E8" w:rsidR="00A80F70" w:rsidRDefault="000F46AB" w:rsidP="00BA175E">
      <w:pPr>
        <w:spacing w:line="480" w:lineRule="auto"/>
      </w:pPr>
      <w:r>
        <w:t>Previous s</w:t>
      </w:r>
      <w:r w:rsidR="0019239D">
        <w:t>tudies</w:t>
      </w:r>
      <w:r w:rsidR="00AB125E">
        <w:t xml:space="preserve"> </w:t>
      </w:r>
      <w:r w:rsidR="00DC3B35">
        <w:t xml:space="preserve">have </w:t>
      </w:r>
      <w:r w:rsidR="0019239D">
        <w:t>employ</w:t>
      </w:r>
      <w:r w:rsidR="00DC3B35">
        <w:t>ed</w:t>
      </w:r>
      <w:r w:rsidR="00AB125E">
        <w:t xml:space="preserve"> </w:t>
      </w:r>
      <w:r w:rsidR="00157FAF">
        <w:t>various</w:t>
      </w:r>
      <w:r w:rsidR="00E54547">
        <w:t xml:space="preserve"> </w:t>
      </w:r>
      <w:r w:rsidR="000556DD">
        <w:t xml:space="preserve">approaches </w:t>
      </w:r>
      <w:r w:rsidR="00AB125E">
        <w:t xml:space="preserve">to </w:t>
      </w:r>
      <w:r w:rsidR="007235F2">
        <w:t>determine which</w:t>
      </w:r>
      <w:r w:rsidR="00AB125E">
        <w:t xml:space="preserve"> outcomes </w:t>
      </w:r>
      <w:r w:rsidR="007235F2">
        <w:t xml:space="preserve">to </w:t>
      </w:r>
      <w:r>
        <w:t>consider for inclusion in</w:t>
      </w:r>
      <w:r w:rsidR="00B63005">
        <w:t xml:space="preserve"> a </w:t>
      </w:r>
      <w:r w:rsidR="00AA0D73">
        <w:t>core outcome set</w:t>
      </w:r>
      <w:r w:rsidR="007235F2">
        <w:t xml:space="preserve">, </w:t>
      </w:r>
      <w:r w:rsidR="000556DD">
        <w:t>(</w:t>
      </w:r>
      <w:r w:rsidR="005665C9">
        <w:t>e.g.</w:t>
      </w:r>
      <w:r w:rsidR="007235F2">
        <w:t xml:space="preserve"> systematic reviews and qualitative inquiry</w:t>
      </w:r>
      <w:r w:rsidR="000556DD">
        <w:t>)</w:t>
      </w:r>
      <w:r w:rsidR="00AB125E">
        <w:t>,</w:t>
      </w:r>
      <w:r w:rsidR="007235F2">
        <w:t xml:space="preserve"> </w:t>
      </w:r>
      <w:r w:rsidR="000556DD">
        <w:t xml:space="preserve">and to reach consensus about the outcomes that are most important (e.g. </w:t>
      </w:r>
      <w:r w:rsidR="00AB125E">
        <w:t>ranking method</w:t>
      </w:r>
      <w:r w:rsidR="000556DD">
        <w:t>s</w:t>
      </w:r>
      <w:r w:rsidR="0019239D">
        <w:t xml:space="preserve"> such as Delphi and Nominal Ranking Technique</w:t>
      </w:r>
      <w:r w:rsidR="000556DD">
        <w:t>)</w:t>
      </w:r>
      <w:r w:rsidR="0019239D">
        <w:t xml:space="preserve"> </w:t>
      </w:r>
      <w:r w:rsidR="00B13ECE">
        <w:fldChar w:fldCharType="begin">
          <w:fldData xml:space="preserve">PEVuZE5vdGU+PENpdGU+PEF1dGhvcj5HYXJnb248L0F1dGhvcj48WWVhcj4yMDE0PC9ZZWFyPjxS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k5MTExPC9wYWdlcz48dm9sdW1lPjk8L3ZvbHVtZT48bnVtYmVyPjY8L251bWJlcj48ZWRpdGlv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=
</w:fldData>
        </w:fldChar>
      </w:r>
      <w:r w:rsidR="002C0100">
        <w:instrText xml:space="preserve"> ADDIN EN.CITE </w:instrText>
      </w:r>
      <w:r w:rsidR="002C0100">
        <w:fldChar w:fldCharType="begin">
          <w:fldData xml:space="preserve">PEVuZE5vdGU+PENpdGU+PEF1dGhvcj5HYXJnb248L0F1dGhvcj48WWVhcj4yMDE0PC9ZZWFyPjxS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k5MTExPC9wYWdlcz48dm9sdW1lPjk8L3ZvbHVtZT48bnVtYmVyPjY8L251bWJlcj48ZWRpdGlv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=
</w:fldData>
        </w:fldChar>
      </w:r>
      <w:r w:rsidR="002C0100">
        <w:instrText xml:space="preserve"> ADDIN EN.CITE.DATA </w:instrText>
      </w:r>
      <w:r w:rsidR="002C0100">
        <w:fldChar w:fldCharType="end"/>
      </w:r>
      <w:r w:rsidR="00B13ECE">
        <w:fldChar w:fldCharType="separate"/>
      </w:r>
      <w:r w:rsidR="001E1E46">
        <w:rPr>
          <w:noProof/>
        </w:rPr>
        <w:t>[26]</w:t>
      </w:r>
      <w:r w:rsidR="00B13ECE">
        <w:fldChar w:fldCharType="end"/>
      </w:r>
      <w:r w:rsidR="00A86D36">
        <w:t>.</w:t>
      </w:r>
      <w:r w:rsidR="004B4300">
        <w:t xml:space="preserve"> </w:t>
      </w:r>
      <w:r w:rsidR="00495BA8" w:rsidRPr="001A5F7B">
        <w:t xml:space="preserve">A recent systematic review </w:t>
      </w:r>
      <w:r w:rsidR="00D07A04">
        <w:t>that aimed to increase understanding about the methods used in the growing number of core outcome set</w:t>
      </w:r>
      <w:r w:rsidR="0056240C" w:rsidRPr="001A5F7B">
        <w:t xml:space="preserve"> </w:t>
      </w:r>
      <w:r w:rsidR="00495BA8" w:rsidRPr="001A5F7B">
        <w:t>studies</w:t>
      </w:r>
      <w:r w:rsidR="00D07A04">
        <w:t xml:space="preserve"> found</w:t>
      </w:r>
      <w:r w:rsidR="00495BA8" w:rsidRPr="001A5F7B">
        <w:t xml:space="preserve"> </w:t>
      </w:r>
      <w:r w:rsidR="0056240C">
        <w:t xml:space="preserve">no </w:t>
      </w:r>
      <w:r>
        <w:t>completed studies</w:t>
      </w:r>
      <w:r w:rsidRPr="001A5F7B">
        <w:t xml:space="preserve"> </w:t>
      </w:r>
      <w:r w:rsidR="00AA0D73">
        <w:t>relevant to</w:t>
      </w:r>
      <w:r w:rsidR="00CD5221" w:rsidRPr="001A5F7B">
        <w:t xml:space="preserve"> </w:t>
      </w:r>
      <w:r w:rsidR="000556DD">
        <w:t xml:space="preserve">either </w:t>
      </w:r>
      <w:r w:rsidR="00DC3B35" w:rsidRPr="001A5F7B">
        <w:t xml:space="preserve">the </w:t>
      </w:r>
      <w:r w:rsidR="00CD5221" w:rsidRPr="001A5F7B">
        <w:t xml:space="preserve">SMI </w:t>
      </w:r>
      <w:r w:rsidR="002E2C06" w:rsidRPr="001A5F7B">
        <w:t xml:space="preserve">or diabetes </w:t>
      </w:r>
      <w:r w:rsidR="00DC3B35" w:rsidRPr="001A5F7B">
        <w:t>population</w:t>
      </w:r>
      <w:r w:rsidR="00475207" w:rsidRPr="001A5F7B">
        <w:t>s</w:t>
      </w:r>
      <w:r w:rsidR="00495BA8" w:rsidRPr="001A5F7B">
        <w:t xml:space="preserve"> </w:t>
      </w:r>
      <w:r w:rsidR="00B13ECE" w:rsidRPr="001A5F7B">
        <w:fldChar w:fldCharType="begin">
          <w:fldData xml:space="preserve">PEVuZE5vdGU+PENpdGU+PEF1dGhvcj5HYXJnb248L0F1dGhvcj48WWVhcj4yMDE0PC9ZZWFyPjxS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k5MTExPC9wYWdlcz48dm9sdW1lPjk8L3ZvbHVtZT48bnVtYmVyPjY8L251bWJlcj48ZWRpdGlv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=
</w:fldData>
        </w:fldChar>
      </w:r>
      <w:r w:rsidR="002C0100">
        <w:instrText xml:space="preserve"> ADDIN EN.CITE </w:instrText>
      </w:r>
      <w:r w:rsidR="002C0100">
        <w:fldChar w:fldCharType="begin">
          <w:fldData xml:space="preserve">PEVuZE5vdGU+PENpdGU+PEF1dGhvcj5HYXJnb248L0F1dGhvcj48WWVhcj4yMDE0PC9ZZWFyPjxS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k5MTExPC9wYWdlcz48dm9sdW1lPjk8L3ZvbHVtZT48bnVtYmVyPjY8L251bWJlcj48ZWRpdGlv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=
</w:fldData>
        </w:fldChar>
      </w:r>
      <w:r w:rsidR="002C0100">
        <w:instrText xml:space="preserve"> ADDIN EN.CITE.DATA </w:instrText>
      </w:r>
      <w:r w:rsidR="002C0100">
        <w:fldChar w:fldCharType="end"/>
      </w:r>
      <w:r w:rsidR="00B13ECE" w:rsidRPr="001A5F7B">
        <w:fldChar w:fldCharType="separate"/>
      </w:r>
      <w:r w:rsidR="001E1E46">
        <w:rPr>
          <w:noProof/>
        </w:rPr>
        <w:t>[26]</w:t>
      </w:r>
      <w:r w:rsidR="00B13ECE" w:rsidRPr="001A5F7B">
        <w:fldChar w:fldCharType="end"/>
      </w:r>
      <w:r w:rsidR="002E2C06" w:rsidRPr="001A5F7B">
        <w:t>. F</w:t>
      </w:r>
      <w:r w:rsidR="006B04E6" w:rsidRPr="001A5F7B">
        <w:t>ive</w:t>
      </w:r>
      <w:r w:rsidR="002E2C06">
        <w:t xml:space="preserve"> </w:t>
      </w:r>
      <w:r w:rsidR="00AA0D73">
        <w:t xml:space="preserve">pertinent </w:t>
      </w:r>
      <w:r w:rsidR="002E2C06">
        <w:t xml:space="preserve">studies are </w:t>
      </w:r>
      <w:r w:rsidR="004179A6">
        <w:t xml:space="preserve">currently </w:t>
      </w:r>
      <w:r w:rsidR="002E2C06">
        <w:t>registered</w:t>
      </w:r>
      <w:r w:rsidR="00716CE4">
        <w:t xml:space="preserve"> on the </w:t>
      </w:r>
      <w:r w:rsidR="00B56C18">
        <w:t>Core Outcome Measures in Effectiveness Trials</w:t>
      </w:r>
      <w:r w:rsidR="004179A6" w:rsidRPr="004179A6">
        <w:t xml:space="preserve"> </w:t>
      </w:r>
      <w:r w:rsidR="00D41078">
        <w:t>(COMET</w:t>
      </w:r>
      <w:r w:rsidR="00EF592A">
        <w:t xml:space="preserve">) </w:t>
      </w:r>
      <w:r w:rsidR="005F356D">
        <w:t xml:space="preserve">database </w:t>
      </w:r>
      <w:r w:rsidR="00B13ECE">
        <w:fldChar w:fldCharType="begin"/>
      </w:r>
      <w:r w:rsidR="00017E07">
        <w:instrText xml:space="preserve"> ADDIN EN.CITE &lt;EndNote&gt;&lt;Cite&gt;&lt;Author&gt;The COMET Initiative&lt;/Author&gt;&lt;Year&gt;2015&lt;/Year&gt;&lt;RecNum&gt;374&lt;/RecNum&gt;&lt;DisplayText&gt;[27]&lt;/DisplayText&gt;&lt;record&gt;&lt;rec-number&gt;374&lt;/rec-number&gt;&lt;foreign-keys&gt;&lt;key app="EN" db-id="da0w55s2j2ztwlexxzzvdvsifvf92fadwxx5" timestamp="1425640145"&gt;374&lt;/key&gt;&lt;/foreign-keys&gt;&lt;ref-type name="Web Page"&gt;12&lt;/ref-type&gt;&lt;contributors&gt;&lt;authors&gt;&lt;author&gt;The COMET Initiative,&lt;/author&gt;&lt;/authors&gt;&lt;/contributors&gt;&lt;titles&gt;&lt;title&gt;The COMET (Core Outcome Measures in Effectiveness Trials) Initiative&lt;/title&gt;&lt;/titles&gt;&lt;number&gt;11 June 2016&lt;/number&gt;&lt;dates&gt;&lt;year&gt;2015&lt;/year&gt;&lt;/dates&gt;&lt;urls&gt;&lt;related-urls&gt;&lt;url&gt;http://www.comet-initiative.org/&lt;/url&gt;&lt;/related-urls&gt;&lt;/urls&gt;&lt;/record&gt;&lt;/Cite&gt;&lt;/EndNote&gt;</w:instrText>
      </w:r>
      <w:r w:rsidR="00B13ECE">
        <w:fldChar w:fldCharType="separate"/>
      </w:r>
      <w:r w:rsidR="001E1E46">
        <w:rPr>
          <w:noProof/>
        </w:rPr>
        <w:t>[27]</w:t>
      </w:r>
      <w:r w:rsidR="00B13ECE">
        <w:fldChar w:fldCharType="end"/>
      </w:r>
      <w:r w:rsidR="002E2C06">
        <w:t xml:space="preserve">. </w:t>
      </w:r>
      <w:r w:rsidR="00AE07B7">
        <w:t>T</w:t>
      </w:r>
      <w:r>
        <w:t>here are t</w:t>
      </w:r>
      <w:r w:rsidR="00AE07B7">
        <w:t xml:space="preserve">wo </w:t>
      </w:r>
      <w:r w:rsidR="004179A6">
        <w:t xml:space="preserve">ongoing studies aiming to </w:t>
      </w:r>
      <w:r w:rsidR="00AE07B7">
        <w:t xml:space="preserve">develop a </w:t>
      </w:r>
      <w:r w:rsidR="00AA0D73">
        <w:t>core outcome set</w:t>
      </w:r>
      <w:r w:rsidR="004179A6">
        <w:t>:</w:t>
      </w:r>
      <w:r w:rsidR="00AE07B7">
        <w:t xml:space="preserve"> o</w:t>
      </w:r>
      <w:r w:rsidR="002E2C06">
        <w:t xml:space="preserve">ne </w:t>
      </w:r>
      <w:r w:rsidR="00BD6862">
        <w:t xml:space="preserve">for </w:t>
      </w:r>
      <w:r w:rsidR="0018050F">
        <w:t xml:space="preserve">treatment of type 2 diabetes in adults </w:t>
      </w:r>
      <w:r w:rsidR="0018050F">
        <w:fldChar w:fldCharType="begin"/>
      </w:r>
      <w:r w:rsidR="00B87210">
        <w:instrText xml:space="preserve"> ADDIN EN.CITE &lt;EndNote&gt;&lt;Cite&gt;&lt;Author&gt;Ashfaq&lt;/Author&gt;&lt;Year&gt;2013&lt;/Year&gt;&lt;RecNum&gt;1063&lt;/RecNum&gt;&lt;DisplayText&gt;[28]&lt;/DisplayText&gt;&lt;record&gt;&lt;rec-number&gt;1063&lt;/rec-number&gt;&lt;foreign-keys&gt;&lt;key app="EN" db-id="da0w55s2j2ztwlexxzzvdvsifvf92fadwxx5" timestamp="1454435000"&gt;1063&lt;/key&gt;&lt;/foreign-keys&gt;&lt;ref-type name="Web Page"&gt;12&lt;/ref-type&gt;&lt;contributors&gt;&lt;authors&gt;&lt;author&gt;Ashfaq, K.&lt;/author&gt;&lt;author&gt;Walsh, T.&lt;/author&gt;&lt;author&gt;Glenny, A.&lt;/author&gt;&lt;/authors&gt;&lt;/contributors&gt;&lt;titles&gt;&lt;title&gt;Identification and development of a core set of outcome measures for the treatment of type 2 diabetes in adults&lt;/title&gt;&lt;/titles&gt;&lt;number&gt;1 Feb 2016&lt;/number&gt;&lt;dates&gt;&lt;year&gt;2013&lt;/year&gt;&lt;/dates&gt;&lt;urls&gt;&lt;related-urls&gt;&lt;url&gt;http://www.comet-initiative.org/studies/details/364&lt;/url&gt;&lt;/related-urls&gt;&lt;/urls&gt;&lt;/record&gt;&lt;/Cite&gt;&lt;/EndNote&gt;</w:instrText>
      </w:r>
      <w:r w:rsidR="0018050F">
        <w:fldChar w:fldCharType="separate"/>
      </w:r>
      <w:r w:rsidR="0018050F">
        <w:rPr>
          <w:noProof/>
        </w:rPr>
        <w:t>[28]</w:t>
      </w:r>
      <w:r w:rsidR="0018050F">
        <w:fldChar w:fldCharType="end"/>
      </w:r>
      <w:r w:rsidR="0018050F">
        <w:t xml:space="preserve">, and the other for </w:t>
      </w:r>
      <w:r w:rsidR="00BD6862">
        <w:t>people with schizophrenia and bipolar di</w:t>
      </w:r>
      <w:r w:rsidR="00AE07B7">
        <w:t xml:space="preserve">sorder living in the community </w:t>
      </w:r>
      <w:r w:rsidR="00B13ECE">
        <w:lastRenderedPageBreak/>
        <w:fldChar w:fldCharType="begin"/>
      </w:r>
      <w:r w:rsidR="002C0100">
        <w:instrText xml:space="preserve"> ADDIN EN.CITE &lt;EndNote&gt;&lt;Cite&gt;&lt;Author&gt;Keeley&lt;/Author&gt;&lt;Year&gt;2015&lt;/Year&gt;&lt;RecNum&gt;1003&lt;/RecNum&gt;&lt;DisplayText&gt;[29]&lt;/DisplayText&gt;&lt;record&gt;&lt;rec-number&gt;1003&lt;/rec-number&gt;&lt;foreign-keys&gt;&lt;key app="EN" db-id="da0w55s2j2ztwlexxzzvdvsifvf92fadwxx5" timestamp="1449052640"&gt;1003&lt;/key&gt;&lt;/foreign-keys&gt;&lt;ref-type name="Journal Article"&gt;17&lt;/ref-type&gt;&lt;contributors&gt;&lt;authors&gt;&lt;author&gt;Keeley, Thomas&lt;/author&gt;&lt;author&gt;Khan, Humera&lt;/author&gt;&lt;author&gt;Pinfold, Vanessa&lt;/author&gt;&lt;author&gt;Williamson, Paula&lt;/author&gt;&lt;author&gt;Mathers, Jonathan&lt;/author&gt;&lt;author&gt;Davies, Linda&lt;/author&gt;&lt;author&gt;Sayers, Ruth&lt;/author&gt;&lt;author&gt;England, Elizabeth&lt;/author&gt;&lt;author&gt;Reilly, Siobhan&lt;/author&gt;&lt;author&gt;Byng, Richard&lt;/author&gt;&lt;author&gt;Gask, Linda&lt;/author&gt;&lt;author&gt;Clark, Mike&lt;/author&gt;&lt;author&gt;Huxley, Peter&lt;/author&gt;&lt;author&gt;Lewis, Peter&lt;/author&gt;&lt;author&gt;Birchwood, Maximillian&lt;/author&gt;&lt;author&gt;Calvert, Melanie&lt;/author&gt;&lt;/authors&gt;&lt;/contributors&gt;&lt;titles&gt;&lt;title&gt;Core outcome sets for use in effectiveness trials involving people with bipolar and schizophrenia in a community-based setting (PARTNERS2): study protocol for the development of two core outcome sets&lt;/title&gt;&lt;secondary-title&gt;Trials&lt;/secondary-title&gt;&lt;/titles&gt;&lt;periodical&gt;&lt;full-title&gt;Trials&lt;/full-title&gt;&lt;abbr-1&gt;Trials&lt;/abbr-1&gt;&lt;/periodical&gt;&lt;pages&gt;47&lt;/pages&gt;&lt;volume&gt;16&lt;/volume&gt;&lt;dates&gt;&lt;year&gt;2015&lt;/year&gt;&lt;pub-dates&gt;&lt;date&gt;02/12&amp;#xD;11/14/received&amp;#xD;01/06/accepted&lt;/date&gt;&lt;/pub-dates&gt;&lt;/dates&gt;&lt;pub-location&gt;London&lt;/pub-location&gt;&lt;publisher&gt;BioMed Central&lt;/publisher&gt;&lt;isbn&gt;1745-6215&lt;/isbn&gt;&lt;accession-num&gt;PMC4334396&lt;/accession-num&gt;&lt;urls&gt;&lt;related-urls&gt;&lt;url&gt;http://www.ncbi.nlm.nih.gov/pmc/articles/PMC4334396/&lt;/url&gt;&lt;url&gt;http://www.ncbi.nlm.nih.gov/pmc/articles/PMC4334396/pdf/13063_2015_Article_553.pdf&lt;/url&gt;&lt;/related-urls&gt;&lt;/urls&gt;&lt;electronic-resource-num&gt;10.1186/s13063-015-0553-0&lt;/electronic-resource-num&gt;&lt;remote-database-name&gt;PMC&lt;/remote-database-name&gt;&lt;/record&gt;&lt;/Cite&gt;&lt;/EndNote&gt;</w:instrText>
      </w:r>
      <w:r w:rsidR="00B13ECE">
        <w:fldChar w:fldCharType="separate"/>
      </w:r>
      <w:r w:rsidR="0018050F">
        <w:rPr>
          <w:noProof/>
        </w:rPr>
        <w:t>[29]</w:t>
      </w:r>
      <w:r w:rsidR="00B13ECE">
        <w:fldChar w:fldCharType="end"/>
      </w:r>
      <w:r w:rsidR="0018050F">
        <w:t xml:space="preserve">. </w:t>
      </w:r>
      <w:r w:rsidR="00284B9E">
        <w:t>Two studies</w:t>
      </w:r>
      <w:r w:rsidR="006B04E6">
        <w:t xml:space="preserve"> </w:t>
      </w:r>
      <w:r w:rsidR="004179A6">
        <w:t xml:space="preserve">have </w:t>
      </w:r>
      <w:r w:rsidR="006B04E6">
        <w:t xml:space="preserve">focused on </w:t>
      </w:r>
      <w:r w:rsidR="00CE3752">
        <w:t>identifying outcomes already employed in trials</w:t>
      </w:r>
      <w:r w:rsidR="00284B9E">
        <w:t>.</w:t>
      </w:r>
      <w:r w:rsidR="00A151A6">
        <w:t xml:space="preserve"> </w:t>
      </w:r>
      <w:r w:rsidR="00284B9E">
        <w:t>One</w:t>
      </w:r>
      <w:r w:rsidR="004D1553">
        <w:t xml:space="preserve"> </w:t>
      </w:r>
      <w:r w:rsidR="00703722">
        <w:t>examined the</w:t>
      </w:r>
      <w:r w:rsidR="006B04E6">
        <w:t xml:space="preserve"> first 10,000 trials on the Cochrane Schizophrenia Group’s Register and found that 2194 instruments were used to measure outcomes</w:t>
      </w:r>
      <w:r w:rsidR="00703722">
        <w:t xml:space="preserve"> </w:t>
      </w:r>
      <w:r w:rsidR="004179A6">
        <w:t>of</w:t>
      </w:r>
      <w:r w:rsidR="00703722">
        <w:t xml:space="preserve"> 1940 different interventions </w:t>
      </w:r>
      <w:r w:rsidR="00B13ECE">
        <w:fldChar w:fldCharType="begin"/>
      </w:r>
      <w:r w:rsidR="002C0100">
        <w:instrText xml:space="preserve"> ADDIN EN.CITE &lt;EndNote&gt;&lt;Cite&gt;&lt;Author&gt;Miyar&lt;/Author&gt;&lt;Year&gt;2013&lt;/Year&gt;&lt;RecNum&gt;1041&lt;/RecNum&gt;&lt;DisplayText&gt;[30]&lt;/DisplayText&gt;&lt;record&gt;&lt;rec-number&gt;1041&lt;/rec-number&gt;&lt;foreign-keys&gt;&lt;key app="EN" db-id="da0w55s2j2ztwlexxzzvdvsifvf92fadwxx5" timestamp="1452523417"&gt;1041&lt;/key&gt;&lt;/foreign-keys&gt;&lt;ref-type name="Journal Article"&gt;17&lt;/ref-type&gt;&lt;contributors&gt;&lt;authors&gt;&lt;author&gt;Miyar, J.&lt;/author&gt;&lt;author&gt;Adams, C. E.&lt;/author&gt;&lt;/authors&gt;&lt;/contributors&gt;&lt;auth-address&gt;Substance Misuse Services, Nottinghamshire Healthcare Trust, Nottingham, UK.&lt;/auth-address&gt;&lt;titles&gt;&lt;title&gt;Content and quality of 10,000 controlled trials in schizophrenia over 60 years&lt;/title&gt;&lt;secondary-title&gt;Schizophr Bull&lt;/secondary-title&gt;&lt;alt-title&gt;Schizophrenia bulletin&lt;/alt-title&gt;&lt;/titles&gt;&lt;periodical&gt;&lt;full-title&gt;Schizophr Bull&lt;/full-title&gt;&lt;abbr-1&gt;Schizophrenia bulletin&lt;/abbr-1&gt;&lt;/periodical&gt;&lt;alt-periodical&gt;&lt;full-title&gt;Schizophr Bull&lt;/full-title&gt;&lt;abbr-1&gt;Schizophrenia bulletin&lt;/abbr-1&gt;&lt;/alt-periodical&gt;&lt;pages&gt;226-9&lt;/pages&gt;&lt;volume&gt;39&lt;/volume&gt;&lt;number&gt;1&lt;/number&gt;&lt;edition&gt;2012/02/01&lt;/edition&gt;&lt;keywords&gt;&lt;keyword&gt;Controlled Clinical Trials as Topic/*standards/*trends&lt;/keyword&gt;&lt;keyword&gt;Humans&lt;/keyword&gt;&lt;keyword&gt;Schizophrenia/*therapy&lt;/keyword&gt;&lt;/keywords&gt;&lt;dates&gt;&lt;year&gt;2013&lt;/year&gt;&lt;pub-dates&gt;&lt;date&gt;Jan&lt;/date&gt;&lt;/pub-dates&gt;&lt;/dates&gt;&lt;isbn&gt;0586-7614&lt;/isbn&gt;&lt;accession-num&gt;22290267&lt;/accession-num&gt;&lt;urls&gt;&lt;/urls&gt;&lt;custom2&gt;Pmc3523927&lt;/custom2&gt;&lt;electronic-resource-num&gt;10.1093/schbul/sbr140&lt;/electronic-resource-num&gt;&lt;remote-database-provider&gt;NLM&lt;/remote-database-provider&gt;&lt;language&gt;eng&lt;/language&gt;&lt;/record&gt;&lt;/Cite&gt;&lt;/EndNote&gt;</w:instrText>
      </w:r>
      <w:r w:rsidR="00B13ECE">
        <w:fldChar w:fldCharType="separate"/>
      </w:r>
      <w:r w:rsidR="001E1E46">
        <w:rPr>
          <w:noProof/>
        </w:rPr>
        <w:t>[30]</w:t>
      </w:r>
      <w:r w:rsidR="00B13ECE">
        <w:fldChar w:fldCharType="end"/>
      </w:r>
      <w:r w:rsidR="00A151A6">
        <w:t>.</w:t>
      </w:r>
      <w:r w:rsidR="004B0846">
        <w:t xml:space="preserve"> </w:t>
      </w:r>
      <w:r w:rsidR="00284B9E">
        <w:t>Another examined</w:t>
      </w:r>
      <w:r w:rsidR="004B0846">
        <w:t xml:space="preserve"> whether diabetes trials included outcomes</w:t>
      </w:r>
      <w:r w:rsidR="00A80F70">
        <w:t xml:space="preserve"> </w:t>
      </w:r>
      <w:r w:rsidR="004179A6">
        <w:t xml:space="preserve">important to </w:t>
      </w:r>
      <w:r w:rsidR="00AF0402">
        <w:t>p</w:t>
      </w:r>
      <w:r w:rsidR="008426E4">
        <w:t>eople with diabe</w:t>
      </w:r>
      <w:r w:rsidR="00AF0402">
        <w:t>tes</w:t>
      </w:r>
      <w:r w:rsidR="004179A6">
        <w:t xml:space="preserve">, </w:t>
      </w:r>
      <w:r w:rsidR="00284B9E">
        <w:t>such</w:t>
      </w:r>
      <w:r w:rsidR="00A80F70">
        <w:t xml:space="preserve"> as death and quality of life</w:t>
      </w:r>
      <w:r w:rsidR="004179A6">
        <w:t>;</w:t>
      </w:r>
      <w:r w:rsidR="00A80F70">
        <w:t xml:space="preserve"> </w:t>
      </w:r>
      <w:r w:rsidR="004B0846">
        <w:t xml:space="preserve">201 of 436 </w:t>
      </w:r>
      <w:r w:rsidR="00DA1038">
        <w:t>trials included</w:t>
      </w:r>
      <w:r w:rsidR="004B0846">
        <w:t xml:space="preserve"> them as a primary or secondary outcome</w:t>
      </w:r>
      <w:r w:rsidR="00A07628">
        <w:t xml:space="preserve"> </w:t>
      </w:r>
      <w:r w:rsidR="00B13ECE">
        <w:fldChar w:fldCharType="begin"/>
      </w:r>
      <w:r w:rsidR="002C0100">
        <w:instrText xml:space="preserve"> ADDIN EN.CITE &lt;EndNote&gt;&lt;Cite&gt;&lt;Author&gt;Gandhi&lt;/Author&gt;&lt;Year&gt;2008&lt;/Year&gt;&lt;RecNum&gt;1064&lt;/RecNum&gt;&lt;DisplayText&gt;[31]&lt;/DisplayText&gt;&lt;record&gt;&lt;rec-number&gt;1064&lt;/rec-number&gt;&lt;foreign-keys&gt;&lt;key app="EN" db-id="da0w55s2j2ztwlexxzzvdvsifvf92fadwxx5" timestamp="1454436081"&gt;1064&lt;/key&gt;&lt;/foreign-keys&gt;&lt;ref-type name="Journal Article"&gt;17&lt;/ref-type&gt;&lt;contributors&gt;&lt;authors&gt;&lt;author&gt;Gandhi, G. Y.&lt;/author&gt;&lt;author&gt;Murad, M. H.&lt;/author&gt;&lt;author&gt;Fujiyoshi, A.&lt;/author&gt;&lt;author&gt;Mullan, R. J.&lt;/author&gt;&lt;author&gt;Flynn, D. N.&lt;/author&gt;&lt;author&gt;Elamin, M. B.&lt;/author&gt;&lt;author&gt;Swiglo, B. A.&lt;/author&gt;&lt;author&gt;Isley, W. L.&lt;/author&gt;&lt;author&gt;Guyatt, G. H.&lt;/author&gt;&lt;author&gt;Montori, V. M.&lt;/author&gt;&lt;/authors&gt;&lt;/contributors&gt;&lt;auth-address&gt;Division of Endocrinology, Diabetes, Metabolism and Nutrition, College of Medicine, Mayo Clinic, Rochester, Minnesota 55905, USA.&lt;/auth-address&gt;&lt;titles&gt;&lt;title&gt;Patient-important outcomes in registered diabetes trials&lt;/title&gt;&lt;secondary-title&gt;Jama&lt;/secondary-title&gt;&lt;alt-title&gt;Jama&lt;/alt-title&gt;&lt;/titles&gt;&lt;periodical&gt;&lt;full-title&gt;Jama&lt;/full-title&gt;&lt;abbr-1&gt;Jama&lt;/abbr-1&gt;&lt;/periodical&gt;&lt;alt-periodical&gt;&lt;full-title&gt;Jama&lt;/full-title&gt;&lt;abbr-1&gt;Jama&lt;/abbr-1&gt;&lt;/alt-periodical&gt;&lt;pages&gt;2543-9&lt;/pages&gt;&lt;volume&gt;299&lt;/volume&gt;&lt;number&gt;21&lt;/number&gt;&lt;edition&gt;2008/06/05&lt;/edition&gt;&lt;keywords&gt;&lt;keyword&gt;Diabetes Mellitus/*therapy&lt;/keyword&gt;&lt;keyword&gt;Humans&lt;/keyword&gt;&lt;keyword&gt;*Randomized Controlled Trials as Topic&lt;/keyword&gt;&lt;keyword&gt;Registries&lt;/keyword&gt;&lt;keyword&gt;*Treatment Outcome&lt;/keyword&gt;&lt;/keywords&gt;&lt;dates&gt;&lt;year&gt;2008&lt;/year&gt;&lt;pub-dates&gt;&lt;date&gt;Jun 4&lt;/date&gt;&lt;/pub-dates&gt;&lt;/dates&gt;&lt;isbn&gt;0098-7484&lt;/isbn&gt;&lt;accession-num&gt;18523223&lt;/accession-num&gt;&lt;urls&gt;&lt;/urls&gt;&lt;electronic-resource-num&gt;10.1001/jama.299.21.2543&lt;/electronic-resource-num&gt;&lt;remote-database-provider&gt;Nlm&lt;/remote-database-provider&gt;&lt;language&gt;eng&lt;/language&gt;&lt;/record&gt;&lt;/Cite&gt;&lt;/EndNote&gt;</w:instrText>
      </w:r>
      <w:r w:rsidR="00B13ECE">
        <w:fldChar w:fldCharType="separate"/>
      </w:r>
      <w:r w:rsidR="001E1E46">
        <w:rPr>
          <w:noProof/>
        </w:rPr>
        <w:t>[31]</w:t>
      </w:r>
      <w:r w:rsidR="00B13ECE">
        <w:fldChar w:fldCharType="end"/>
      </w:r>
      <w:r w:rsidR="00A80F70">
        <w:t xml:space="preserve">. </w:t>
      </w:r>
      <w:r w:rsidR="00284B9E">
        <w:t xml:space="preserve">The </w:t>
      </w:r>
      <w:r w:rsidR="00A07628">
        <w:t>final study sought patient preferences</w:t>
      </w:r>
      <w:r w:rsidR="00AE07B7">
        <w:t xml:space="preserve"> </w:t>
      </w:r>
      <w:r w:rsidR="00194CC1">
        <w:t xml:space="preserve">about </w:t>
      </w:r>
      <w:r w:rsidR="00703722">
        <w:t>diabetes outcomes</w:t>
      </w:r>
      <w:r w:rsidR="00DA1038">
        <w:t>. R</w:t>
      </w:r>
      <w:r w:rsidR="00BD7DB7">
        <w:t>educing</w:t>
      </w:r>
      <w:r w:rsidR="00194CC1">
        <w:t xml:space="preserve"> risk of death </w:t>
      </w:r>
      <w:r w:rsidR="00DA1038">
        <w:t xml:space="preserve">was </w:t>
      </w:r>
      <w:r w:rsidR="00194CC1">
        <w:t>selected as the most important outcome</w:t>
      </w:r>
      <w:r w:rsidR="00DA1038" w:rsidRPr="00DA1038">
        <w:t xml:space="preserve"> </w:t>
      </w:r>
      <w:r w:rsidR="00DA1038">
        <w:t xml:space="preserve">(followed by reducing </w:t>
      </w:r>
      <w:r w:rsidR="001A5E85">
        <w:t>HbA</w:t>
      </w:r>
      <w:r w:rsidR="001A5E85" w:rsidRPr="001861F2">
        <w:rPr>
          <w:vertAlign w:val="subscript"/>
        </w:rPr>
        <w:t>1c</w:t>
      </w:r>
      <w:r w:rsidR="001A5E85">
        <w:t>)</w:t>
      </w:r>
      <w:r w:rsidR="00194CC1">
        <w:t xml:space="preserve">, but </w:t>
      </w:r>
      <w:r w:rsidR="00BD7DB7">
        <w:t xml:space="preserve">preventing kidney failure and </w:t>
      </w:r>
      <w:r w:rsidR="00DA1038">
        <w:t>need for</w:t>
      </w:r>
      <w:r w:rsidR="00BD7DB7">
        <w:t xml:space="preserve"> dialysis </w:t>
      </w:r>
      <w:r w:rsidR="00DA1038">
        <w:t xml:space="preserve">was </w:t>
      </w:r>
      <w:r w:rsidR="00BD7DB7">
        <w:t>the most frequently endorsed</w:t>
      </w:r>
      <w:r w:rsidR="0035706C">
        <w:t xml:space="preserve"> </w:t>
      </w:r>
      <w:r w:rsidR="00B13ECE">
        <w:fldChar w:fldCharType="begin">
          <w:fldData xml:space="preserve">PEVuZE5vdGU+PENpdGU+PEF1dGhvcj5NdXJhZDwvQXV0aG9yPjxZZWFyPjIwMTE8L1llYXI+PFJl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=
</w:fldData>
        </w:fldChar>
      </w:r>
      <w:r w:rsidR="002C0100">
        <w:instrText xml:space="preserve"> ADDIN EN.CITE </w:instrText>
      </w:r>
      <w:r w:rsidR="002C0100">
        <w:fldChar w:fldCharType="begin">
          <w:fldData xml:space="preserve">PEVuZE5vdGU+PENpdGU+PEF1dGhvcj5NdXJhZDwvQXV0aG9yPjxZZWFyPjIwMTE8L1llYXI+PFJl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=
</w:fldData>
        </w:fldChar>
      </w:r>
      <w:r w:rsidR="002C0100">
        <w:instrText xml:space="preserve"> ADDIN EN.CITE.DATA </w:instrText>
      </w:r>
      <w:r w:rsidR="002C0100">
        <w:fldChar w:fldCharType="end"/>
      </w:r>
      <w:r w:rsidR="00B13ECE">
        <w:fldChar w:fldCharType="separate"/>
      </w:r>
      <w:r w:rsidR="001E1E46">
        <w:rPr>
          <w:noProof/>
        </w:rPr>
        <w:t>[32]</w:t>
      </w:r>
      <w:r w:rsidR="00B13ECE">
        <w:fldChar w:fldCharType="end"/>
      </w:r>
      <w:r w:rsidR="00BD7DB7">
        <w:t>.</w:t>
      </w:r>
    </w:p>
    <w:p w14:paraId="0FA5CCA2" w14:textId="1023EA13" w:rsidR="00B93C1D" w:rsidRDefault="00CC4F9D" w:rsidP="00BA175E">
      <w:pPr>
        <w:spacing w:line="480" w:lineRule="auto"/>
        <w:rPr>
          <w:color w:val="FF0000"/>
        </w:rPr>
      </w:pPr>
      <w:r w:rsidRPr="001A5F7B">
        <w:t xml:space="preserve">Other work </w:t>
      </w:r>
      <w:r w:rsidR="00DA1038">
        <w:t xml:space="preserve">relevant to identifying important diabetes outcomes </w:t>
      </w:r>
      <w:r w:rsidRPr="001A5F7B">
        <w:t>includes the</w:t>
      </w:r>
      <w:r w:rsidR="00280F8E" w:rsidRPr="001A5F7B">
        <w:t xml:space="preserve"> American Association of Diabetes Educators’ (AADE) </w:t>
      </w:r>
      <w:r w:rsidR="00523E23" w:rsidRPr="001A5F7B">
        <w:t>Diabetes Education Outcomes Project, which provides a framework for benchmarking and universal measure</w:t>
      </w:r>
      <w:r w:rsidR="008F4532" w:rsidRPr="001A5F7B">
        <w:t xml:space="preserve">ment of </w:t>
      </w:r>
      <w:r w:rsidR="00681DB0">
        <w:t>diabetes self-management education (</w:t>
      </w:r>
      <w:r w:rsidR="008F4532" w:rsidRPr="001A5F7B">
        <w:t>DSME</w:t>
      </w:r>
      <w:r w:rsidR="00681DB0">
        <w:t>)</w:t>
      </w:r>
      <w:r w:rsidR="008F4532" w:rsidRPr="001A5F7B">
        <w:t xml:space="preserve"> interventions </w:t>
      </w:r>
      <w:r w:rsidR="00B13ECE" w:rsidRPr="001A5F7B">
        <w:fldChar w:fldCharType="begin"/>
      </w:r>
      <w:r w:rsidR="002C0100">
        <w:instrText xml:space="preserve"> ADDIN EN.CITE &lt;EndNote&gt;&lt;Cite&gt;&lt;Author&gt;Peeples&lt;/Author&gt;&lt;Year&gt;2007&lt;/Year&gt;&lt;RecNum&gt;378&lt;/RecNum&gt;&lt;DisplayText&gt;[33]&lt;/DisplayText&gt;&lt;record&gt;&lt;rec-number&gt;378&lt;/rec-number&gt;&lt;foreign-keys&gt;&lt;key app="EN" db-id="da0w55s2j2ztwlexxzzvdvsifvf92fadwxx5" timestamp="1425642516"&gt;378&lt;/key&gt;&lt;/foreign-keys&gt;&lt;ref-type name="Journal Article"&gt;17&lt;/ref-type&gt;&lt;contributors&gt;&lt;authors&gt;&lt;author&gt;Peeples, M.&lt;/author&gt;&lt;author&gt;Tomky, D.&lt;/author&gt;&lt;author&gt;Mulcahy, K.&lt;/author&gt;&lt;author&gt;Peyrot, M.&lt;/author&gt;&lt;author&gt;Siminerio, L.&lt;/author&gt;&lt;/authors&gt;&lt;/contributors&gt;&lt;auth-address&gt;American Association of Diabetes Educators, 100 West Monroe Street, Chicago, IL 60603, USA. malinda.peeples@gmail.com&lt;/auth-address&gt;&lt;titles&gt;&lt;title&gt;Evolution of the American Association of Diabetes Educators&amp;apos; diabetes education outcomes project&lt;/title&gt;&lt;secondary-title&gt;Diabetes Educ&lt;/secondary-title&gt;&lt;alt-title&gt;The Diabetes educator&lt;/alt-title&gt;&lt;/titles&gt;&lt;periodical&gt;&lt;full-title&gt;Diabetes Educ&lt;/full-title&gt;&lt;abbr-1&gt;The Diabetes educator&lt;/abbr-1&gt;&lt;/periodical&gt;&lt;alt-periodical&gt;&lt;full-title&gt;Diabetes Educ&lt;/full-title&gt;&lt;abbr-1&gt;The Diabetes educator&lt;/abbr-1&gt;&lt;/alt-periodical&gt;&lt;pages&gt;794-817&lt;/pages&gt;&lt;volume&gt;33&lt;/volume&gt;&lt;number&gt;5&lt;/number&gt;&lt;edition&gt;2007/10/11&lt;/edition&gt;&lt;keywords&gt;&lt;keyword&gt;Diabetes Mellitus/*rehabilitation&lt;/keyword&gt;&lt;keyword&gt;Humans&lt;/keyword&gt;&lt;keyword&gt;Learning&lt;/keyword&gt;&lt;keyword&gt;Patient Education as Topic/standards/*trends&lt;/keyword&gt;&lt;keyword&gt;Self Care&lt;/keyword&gt;&lt;keyword&gt;*Societies&lt;/keyword&gt;&lt;keyword&gt;Treatment Outcome&lt;/keyword&gt;&lt;keyword&gt;United States&lt;/keyword&gt;&lt;/keywords&gt;&lt;dates&gt;&lt;year&gt;2007&lt;/year&gt;&lt;pub-dates&gt;&lt;date&gt;Sep-Oct&lt;/date&gt;&lt;/pub-dates&gt;&lt;/dates&gt;&lt;isbn&gt;0145-7217 (Print)&amp;#xD;0145-7217&lt;/isbn&gt;&lt;accession-num&gt;17925584&lt;/accession-num&gt;&lt;urls&gt;&lt;related-urls&gt;&lt;url&gt;http://tde.sagepub.com/content/33/5/794.full.pdf&lt;/url&gt;&lt;/related-urls&gt;&lt;/urls&gt;&lt;electronic-resource-num&gt;10.1177/0145721707307615&lt;/electronic-resource-num&gt;&lt;remote-database-provider&gt;NLM&lt;/remote-database-provider&gt;&lt;language&gt;eng&lt;/language&gt;&lt;/record&gt;&lt;/Cite&gt;&lt;/EndNote&gt;</w:instrText>
      </w:r>
      <w:r w:rsidR="00B13ECE" w:rsidRPr="001A5F7B">
        <w:fldChar w:fldCharType="separate"/>
      </w:r>
      <w:r w:rsidR="001E1E46">
        <w:rPr>
          <w:noProof/>
        </w:rPr>
        <w:t>[33]</w:t>
      </w:r>
      <w:r w:rsidR="00B13ECE" w:rsidRPr="001A5F7B">
        <w:fldChar w:fldCharType="end"/>
      </w:r>
      <w:r w:rsidR="00523E23" w:rsidRPr="001A5F7B">
        <w:t>. The DSME Outcomes Continuum includes immediate (e.g. knowledge, skills); intermediate (e.g.</w:t>
      </w:r>
      <w:r w:rsidR="00523E23">
        <w:t xml:space="preserve"> healthy eating, physical activity); post-intermediate (e.g. HbA</w:t>
      </w:r>
      <w:r w:rsidR="00523E23" w:rsidRPr="005A6C76">
        <w:rPr>
          <w:vertAlign w:val="subscript"/>
        </w:rPr>
        <w:t>1c</w:t>
      </w:r>
      <w:r w:rsidR="00523E23">
        <w:t xml:space="preserve">, BMI); and long-term </w:t>
      </w:r>
      <w:r w:rsidR="00984E33">
        <w:t xml:space="preserve">outcomes </w:t>
      </w:r>
      <w:r w:rsidR="00523E23">
        <w:t>(e.g. qua</w:t>
      </w:r>
      <w:r w:rsidR="00984E33">
        <w:t>lity of life)</w:t>
      </w:r>
      <w:r w:rsidR="00703B28">
        <w:t xml:space="preserve">, which while particularly pertinent </w:t>
      </w:r>
      <w:r w:rsidR="008F4532">
        <w:t>for</w:t>
      </w:r>
      <w:r w:rsidR="00703B28">
        <w:t xml:space="preserve"> DS</w:t>
      </w:r>
      <w:r w:rsidR="00FE014E">
        <w:t>ME programmes</w:t>
      </w:r>
      <w:r w:rsidR="00703B28">
        <w:t xml:space="preserve"> are</w:t>
      </w:r>
      <w:r w:rsidR="00612776">
        <w:t xml:space="preserve"> also</w:t>
      </w:r>
      <w:r w:rsidR="00703B28">
        <w:t xml:space="preserve"> relevant to self-management </w:t>
      </w:r>
      <w:r w:rsidR="00FE014E">
        <w:t>of</w:t>
      </w:r>
      <w:r w:rsidR="00703B28">
        <w:t xml:space="preserve"> other </w:t>
      </w:r>
      <w:r w:rsidR="008F4532">
        <w:t xml:space="preserve">long-term </w:t>
      </w:r>
      <w:r w:rsidR="00703B28">
        <w:t>conditions</w:t>
      </w:r>
      <w:r w:rsidR="00523E23">
        <w:t>.</w:t>
      </w:r>
      <w:r w:rsidR="00B93C1D">
        <w:t xml:space="preserve"> </w:t>
      </w:r>
      <w:r w:rsidR="00E429B6">
        <w:t>K</w:t>
      </w:r>
      <w:r w:rsidR="00B93C1D">
        <w:t>nowledge and skills, improved quality o</w:t>
      </w:r>
      <w:r w:rsidR="008F4532">
        <w:t xml:space="preserve">f life, and biomedical markers </w:t>
      </w:r>
      <w:r w:rsidR="00E429B6">
        <w:t>were also highlighted in a systematic review of stakeholder views of self-management outcomes</w:t>
      </w:r>
      <w:r w:rsidR="00677509">
        <w:t xml:space="preserve"> </w:t>
      </w:r>
      <w:r w:rsidR="00B13ECE">
        <w:fldChar w:fldCharType="begin"/>
      </w:r>
      <w:r w:rsidR="002C0100">
        <w:instrText xml:space="preserve"> ADDIN EN.CITE &lt;EndNote&gt;&lt;Cite&gt;&lt;Author&gt;Boger&lt;/Author&gt;&lt;Year&gt;2015&lt;/Year&gt;&lt;RecNum&gt;819&lt;/RecNum&gt;&lt;DisplayText&gt;[34]&lt;/DisplayText&gt;&lt;record&gt;&lt;rec-number&gt;819&lt;/rec-number&gt;&lt;foreign-keys&gt;&lt;key app="EN" db-id="da0w55s2j2ztwlexxzzvdvsifvf92fadwxx5" timestamp="1438945133"&gt;819&lt;/key&gt;&lt;/foreign-keys&gt;&lt;ref-type name="Journal Article"&gt;17&lt;/ref-type&gt;&lt;contributors&gt;&lt;authors&gt;&lt;author&gt;Boger, E.&lt;/author&gt;&lt;author&gt;Ellis, J.&lt;/author&gt;&lt;author&gt;Latter, S.&lt;/author&gt;&lt;author&gt;Foster, C.&lt;/author&gt;&lt;author&gt;Kennedy, A.&lt;/author&gt;&lt;author&gt;Jones, F.&lt;/author&gt;&lt;author&gt;Fenerty, V.&lt;/author&gt;&lt;author&gt;Kellar, I.&lt;/author&gt;&lt;author&gt;Demain, S.&lt;/author&gt;&lt;/authors&gt;&lt;/contributors&gt;&lt;auth-address&gt;Faculty of Health Sciences, University of Southampton, Southampton, United Kingdom.&amp;#xD;Department of Social Care and Education, St George&amp;apos;s and Kingston University of London, London United Kingdom.&amp;#xD;Institute of Psychological Sciences, University of Leeds, Leeds, United Kingdom.&lt;/auth-address&gt;&lt;titles&gt;&lt;title&gt;Self-Management and Self-Management Support Outcomes: A Systematic Review and Mixed Research Synthesis of Stakeholder View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0990&lt;/pages&gt;&lt;volume&gt;10&lt;/volume&gt;&lt;number&gt;7&lt;/number&gt;&lt;edition&gt;2015/07/15&lt;/edition&gt;&lt;dates&gt;&lt;year&gt;2015&lt;/year&gt;&lt;/dates&gt;&lt;isbn&gt;1932-6203&lt;/isbn&gt;&lt;accession-num&gt;26162086&lt;/accession-num&gt;&lt;urls&gt;&lt;/urls&gt;&lt;custom2&gt;Pmc4498685&lt;/custom2&gt;&lt;electronic-resource-num&gt;10.1371/journal.pone.0130990&lt;/electronic-resource-num&gt;&lt;remote-database-provider&gt;NLM&lt;/remote-database-provider&gt;&lt;language&gt;eng&lt;/language&gt;&lt;/record&gt;&lt;/Cite&gt;&lt;/EndNote&gt;</w:instrText>
      </w:r>
      <w:r w:rsidR="00B13ECE">
        <w:fldChar w:fldCharType="separate"/>
      </w:r>
      <w:r w:rsidR="001E1E46">
        <w:rPr>
          <w:noProof/>
        </w:rPr>
        <w:t>[34]</w:t>
      </w:r>
      <w:r w:rsidR="00B13ECE">
        <w:fldChar w:fldCharType="end"/>
      </w:r>
      <w:r w:rsidR="00B93C1D">
        <w:t xml:space="preserve">. </w:t>
      </w:r>
      <w:r w:rsidR="00244676">
        <w:t>The</w:t>
      </w:r>
      <w:r w:rsidR="00DA1038">
        <w:t xml:space="preserve"> review </w:t>
      </w:r>
      <w:r w:rsidR="00B93C1D">
        <w:t>identified</w:t>
      </w:r>
      <w:r w:rsidR="00E429B6">
        <w:t xml:space="preserve"> other important outcomes </w:t>
      </w:r>
      <w:r w:rsidR="00EA4D17">
        <w:t>as well</w:t>
      </w:r>
      <w:r w:rsidR="00E429B6">
        <w:t>, including</w:t>
      </w:r>
      <w:r w:rsidR="00B93C1D">
        <w:t xml:space="preserve"> independence, relationships</w:t>
      </w:r>
      <w:r w:rsidR="00E429B6">
        <w:t xml:space="preserve"> with healthcare providers, </w:t>
      </w:r>
      <w:r w:rsidR="00BA3B2B">
        <w:t>well-being</w:t>
      </w:r>
      <w:r w:rsidR="00E429B6">
        <w:t xml:space="preserve">, and managing stress. </w:t>
      </w:r>
      <w:r w:rsidR="00B93C1D">
        <w:t xml:space="preserve">Additionally, the review highlighted a lack of consensus between </w:t>
      </w:r>
      <w:r w:rsidR="00681DB0">
        <w:t>people with diabetes</w:t>
      </w:r>
      <w:r w:rsidR="008F4532">
        <w:t>, carers and health professionals.</w:t>
      </w:r>
    </w:p>
    <w:p w14:paraId="66A819EC" w14:textId="368008C5" w:rsidR="007C1F26" w:rsidRPr="0066766E" w:rsidRDefault="00D1200E" w:rsidP="00BA175E">
      <w:pPr>
        <w:spacing w:line="480" w:lineRule="auto"/>
      </w:pPr>
      <w:r w:rsidRPr="001A5F7B">
        <w:t xml:space="preserve">Whilst these studies </w:t>
      </w:r>
      <w:r w:rsidR="00280F8E" w:rsidRPr="001A5F7B">
        <w:t>help</w:t>
      </w:r>
      <w:r w:rsidR="009059BA" w:rsidRPr="001A5F7B">
        <w:t xml:space="preserve"> to inform the identification of </w:t>
      </w:r>
      <w:r w:rsidR="00280F8E" w:rsidRPr="001A5F7B">
        <w:t xml:space="preserve">outcomes that are relevant for people with </w:t>
      </w:r>
      <w:r w:rsidR="00DA1038">
        <w:t xml:space="preserve">either </w:t>
      </w:r>
      <w:r w:rsidR="00280F8E" w:rsidRPr="001A5F7B">
        <w:t xml:space="preserve">SMI </w:t>
      </w:r>
      <w:r w:rsidR="00DA1038">
        <w:t>or</w:t>
      </w:r>
      <w:r w:rsidR="00DA1038" w:rsidRPr="001A5F7B">
        <w:t xml:space="preserve"> </w:t>
      </w:r>
      <w:r w:rsidR="00280F8E" w:rsidRPr="001A5F7B">
        <w:t>diabetes</w:t>
      </w:r>
      <w:r w:rsidR="009059BA" w:rsidRPr="001A5F7B">
        <w:t>, simply combining outco</w:t>
      </w:r>
      <w:r w:rsidR="00280F8E" w:rsidRPr="001A5F7B">
        <w:t xml:space="preserve">mes for diabetes and SMI </w:t>
      </w:r>
      <w:r w:rsidR="00FB2E47">
        <w:t>may not</w:t>
      </w:r>
      <w:r w:rsidR="00280F8E" w:rsidRPr="001A5F7B">
        <w:t xml:space="preserve"> capture what is most important </w:t>
      </w:r>
      <w:r w:rsidR="009059BA" w:rsidRPr="001A5F7B">
        <w:t xml:space="preserve">for </w:t>
      </w:r>
      <w:r w:rsidR="00E42BB6">
        <w:t>people</w:t>
      </w:r>
      <w:r w:rsidR="009059BA" w:rsidRPr="001A5F7B">
        <w:t xml:space="preserve"> living with</w:t>
      </w:r>
      <w:r w:rsidR="00280F8E" w:rsidRPr="001A5F7B">
        <w:t xml:space="preserve"> both conditions together</w:t>
      </w:r>
      <w:r w:rsidRPr="001A5F7B">
        <w:t xml:space="preserve"> </w:t>
      </w:r>
      <w:r w:rsidR="00B13ECE" w:rsidRPr="001A5F7B">
        <w:fldChar w:fldCharType="begin"/>
      </w:r>
      <w:r w:rsidR="002C0100">
        <w:instrText xml:space="preserve"> ADDIN EN.CITE &lt;EndNote&gt;&lt;Cite&gt;&lt;Author&gt;Holt&lt;/Author&gt;&lt;Year&gt;2014&lt;/Year&gt;&lt;RecNum&gt;288&lt;/RecNum&gt;&lt;DisplayText&gt;[35]&lt;/DisplayText&gt;&lt;record&gt;&lt;rec-number&gt;288&lt;/rec-number&gt;&lt;foreign-keys&gt;&lt;key app="EN" db-id="da0w55s2j2ztwlexxzzvdvsifvf92fadwxx5" timestamp="1424872160"&gt;288&lt;/key&gt;&lt;/foreign-keys&gt;&lt;ref-type name="Journal Article"&gt;17&lt;/ref-type&gt;&lt;contributors&gt;&lt;authors&gt;&lt;author&gt;Holt, R. I.&lt;/author&gt;&lt;author&gt;Mitchell, A. J.&lt;/author&gt;&lt;/authors&gt;&lt;/contributors&gt;&lt;auth-address&gt;Human Development and Health Academic Unit, Faculty of Medicine, University of Southampton, Tremona Road, Southampton SO16 6YD, UK.&amp;#xD;Department of Cancer Studies and Molecular Medicine, Infirmary Close, University of Leicester, Leicester LE1 5WW, UK.&lt;/auth-address&gt;&lt;titles&gt;&lt;title&gt;Diabetes mellitus and severe mental illness: mechanisms and clinical implications&lt;/title&gt;&lt;secondary-title&gt;Nat Rev Endocrinol&lt;/secondary-title&gt;&lt;alt-title&gt;Nature reviews. Endocrinology&lt;/alt-title&gt;&lt;/titles&gt;&lt;periodical&gt;&lt;full-title&gt;Nat Rev Endocrinol&lt;/full-title&gt;&lt;abbr-1&gt;Nature reviews. Endocrinology&lt;/abbr-1&gt;&lt;/periodical&gt;&lt;alt-periodical&gt;&lt;full-title&gt;Nat Rev Endocrinol&lt;/full-title&gt;&lt;abbr-1&gt;Nature reviews. Endocrinology&lt;/abbr-1&gt;&lt;/alt-periodical&gt;&lt;edition&gt;2014/12/03&lt;/edition&gt;&lt;dates&gt;&lt;year&gt;2014&lt;/year&gt;&lt;pub-dates&gt;&lt;date&gt;Dec 2&lt;/date&gt;&lt;/pub-dates&gt;&lt;/dates&gt;&lt;isbn&gt;1759-5029&lt;/isbn&gt;&lt;accession-num&gt;25445848&lt;/accession-num&gt;&lt;urls&gt;&lt;/urls&gt;&lt;electronic-resource-num&gt;10.1038/nrendo.2014.203&lt;/electronic-resource-num&gt;&lt;remote-database-name&gt;PUBMED&lt;/remote-database-name&gt;&lt;remote-database-provider&gt;NLM&lt;/remote-database-provider&gt;&lt;research-notes&gt;RCTS OR REVIEWS&lt;/research-notes&gt;&lt;language&gt;Eng&lt;/language&gt;&lt;/record&gt;&lt;/Cite&gt;&lt;/EndNote&gt;</w:instrText>
      </w:r>
      <w:r w:rsidR="00B13ECE" w:rsidRPr="001A5F7B">
        <w:fldChar w:fldCharType="separate"/>
      </w:r>
      <w:r w:rsidR="001E1E46">
        <w:rPr>
          <w:noProof/>
        </w:rPr>
        <w:t>[35]</w:t>
      </w:r>
      <w:r w:rsidR="00B13ECE" w:rsidRPr="001A5F7B">
        <w:fldChar w:fldCharType="end"/>
      </w:r>
      <w:r w:rsidR="00280F8E" w:rsidRPr="001A5F7B">
        <w:t xml:space="preserve">. </w:t>
      </w:r>
      <w:r w:rsidR="00A048F1">
        <w:t>S</w:t>
      </w:r>
      <w:r w:rsidR="00A048F1" w:rsidRPr="001A5F7B">
        <w:t xml:space="preserve">elf-management is the cornerstone of good diabetes management </w:t>
      </w:r>
      <w:r w:rsidR="00B13ECE" w:rsidRPr="001A5F7B">
        <w:fldChar w:fldCharType="begin"/>
      </w:r>
      <w:r w:rsidR="002C0100">
        <w:instrText xml:space="preserve"> ADDIN EN.CITE &lt;EndNote&gt;&lt;Cite&gt;&lt;Author&gt;Norris&lt;/Author&gt;&lt;Year&gt;2001&lt;/Year&gt;&lt;RecNum&gt;275&lt;/RecNum&gt;&lt;DisplayText&gt;[36]&lt;/DisplayText&gt;&lt;record&gt;&lt;rec-number&gt;275&lt;/rec-number&gt;&lt;foreign-keys&gt;&lt;key app="EN" db-id="da0w55s2j2ztwlexxzzvdvsifvf92fadwxx5" timestamp="1424456981"&gt;275&lt;/key&gt;&lt;/foreign-keys&gt;&lt;ref-type name="Journal Article"&gt;17&lt;/ref-type&gt;&lt;contributors&gt;&lt;authors&gt;&lt;author&gt;Norris, S. L.&lt;/author&gt;&lt;author&gt;Engelgau, M. M.&lt;/author&gt;&lt;author&gt;Narayan, K. M.&lt;/author&gt;&lt;/authors&gt;&lt;/contributors&gt;&lt;auth-address&gt;Division of Diabetes Translation, National Center for Chronic Disease Prevention and Health Promotion, Centers for Disease Control and Prevention, Atlanta, Georgia 30341, USA. scn5@cdc.gov&lt;/auth-address&gt;&lt;titles&gt;&lt;title&gt;Effectiveness of self-management training in type 2 diabetes: a systematic review of randomized controlled trial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561-87&lt;/pages&gt;&lt;volume&gt;24&lt;/volume&gt;&lt;number&gt;3&lt;/number&gt;&lt;edition&gt;2001/04/06&lt;/edition&gt;&lt;keywords&gt;&lt;keyword&gt;Adaptation, Psychological&lt;/keyword&gt;&lt;keyword&gt;Databases, Bibliographic&lt;/keyword&gt;&lt;keyword&gt;Diabetes Mellitus, Type 2/psychology/*rehabilitation&lt;/keyword&gt;&lt;keyword&gt;Humans&lt;/keyword&gt;&lt;keyword&gt;Medline&lt;/keyword&gt;&lt;keyword&gt;*Patient Education as Topic&lt;/keyword&gt;&lt;keyword&gt;Randomized Controlled Trials as Topic&lt;/keyword&gt;&lt;keyword&gt;*Self Care&lt;/keyword&gt;&lt;/keywords&gt;&lt;dates&gt;&lt;year&gt;2001&lt;/year&gt;&lt;pub-dates&gt;&lt;date&gt;Mar&lt;/date&gt;&lt;/pub-dates&gt;&lt;/dates&gt;&lt;isbn&gt;0149-5992 (Print)&amp;#xD;0149-5992&lt;/isbn&gt;&lt;accession-num&gt;11289485&lt;/accession-num&gt;&lt;urls&gt;&lt;related-urls&gt;&lt;url&gt;http://care.diabetesjournals.org/content/24/3/561.full.pdf&lt;/url&gt;&lt;/related-urls&gt;&lt;/urls&gt;&lt;remote-database-provider&gt;NLM&lt;/remote-database-provider&gt;&lt;language&gt;eng&lt;/language&gt;&lt;/record&gt;&lt;/Cite&gt;&lt;/EndNote&gt;</w:instrText>
      </w:r>
      <w:r w:rsidR="00B13ECE" w:rsidRPr="001A5F7B">
        <w:fldChar w:fldCharType="separate"/>
      </w:r>
      <w:r w:rsidR="001E1E46">
        <w:rPr>
          <w:noProof/>
        </w:rPr>
        <w:t>[36]</w:t>
      </w:r>
      <w:r w:rsidR="00B13ECE" w:rsidRPr="001A5F7B">
        <w:fldChar w:fldCharType="end"/>
      </w:r>
      <w:r w:rsidR="00A048F1" w:rsidRPr="001A5F7B">
        <w:t xml:space="preserve">. </w:t>
      </w:r>
      <w:r w:rsidR="00A048F1">
        <w:t>However</w:t>
      </w:r>
      <w:r w:rsidR="00280F8E" w:rsidRPr="001A5F7B">
        <w:t xml:space="preserve">, people with SMI have motivational, cognitive and psychological deficits that </w:t>
      </w:r>
      <w:r w:rsidR="00A048F1">
        <w:t xml:space="preserve">may </w:t>
      </w:r>
      <w:r w:rsidR="00280F8E" w:rsidRPr="001A5F7B">
        <w:t>impact on their ability to manage diabetes</w:t>
      </w:r>
      <w:r w:rsidR="00A048F1">
        <w:t xml:space="preserve">. Outcomes of self-management interventions in this population may, therefore, be different from those without </w:t>
      </w:r>
      <w:r w:rsidR="00A048F1">
        <w:lastRenderedPageBreak/>
        <w:t xml:space="preserve">SMI. </w:t>
      </w:r>
      <w:r w:rsidR="00280F8E" w:rsidRPr="001A5F7B">
        <w:t>Additionally, diabetes is associated with an increased risk of depr</w:t>
      </w:r>
      <w:r w:rsidRPr="001A5F7B">
        <w:t>ession and distress, which is an especially</w:t>
      </w:r>
      <w:r w:rsidR="00280F8E" w:rsidRPr="001A5F7B">
        <w:t xml:space="preserve"> important consideration for people who already have an underlying mental illness</w:t>
      </w:r>
      <w:r w:rsidRPr="001A5F7B">
        <w:t xml:space="preserve"> </w:t>
      </w:r>
      <w:r w:rsidR="00B13ECE" w:rsidRPr="001A5F7B">
        <w:fldChar w:fldCharType="begin">
          <w:fldData xml:space="preserve">PEVuZE5vdGU+PENpdGU+PEF1dGhvcj5Tbm9lazwvQXV0aG9yPjxZZWFyPjIwMTU8L1llYXI+PFJl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</w:fldData>
        </w:fldChar>
      </w:r>
      <w:r w:rsidR="00FF2DB3">
        <w:instrText xml:space="preserve"> ADDIN EN.CITE </w:instrText>
      </w:r>
      <w:r w:rsidR="00FF2DB3">
        <w:fldChar w:fldCharType="begin">
          <w:fldData xml:space="preserve">PEVuZE5vdGU+PENpdGU+PEF1dGhvcj5Tbm9lazwvQXV0aG9yPjxZZWFyPjIwMTU8L1llYXI+PFJl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</w:fldData>
        </w:fldChar>
      </w:r>
      <w:r w:rsidR="00FF2DB3">
        <w:instrText xml:space="preserve"> ADDIN EN.CITE.DATA </w:instrText>
      </w:r>
      <w:r w:rsidR="00FF2DB3">
        <w:fldChar w:fldCharType="end"/>
      </w:r>
      <w:r w:rsidR="00B13ECE" w:rsidRPr="001A5F7B">
        <w:fldChar w:fldCharType="separate"/>
      </w:r>
      <w:r w:rsidR="001E1E46">
        <w:rPr>
          <w:noProof/>
        </w:rPr>
        <w:t>[24]</w:t>
      </w:r>
      <w:r w:rsidR="00B13ECE" w:rsidRPr="001A5F7B">
        <w:fldChar w:fldCharType="end"/>
      </w:r>
      <w:r w:rsidR="00280F8E" w:rsidRPr="001A5F7B">
        <w:t>. Co-</w:t>
      </w:r>
      <w:r w:rsidR="009059BA" w:rsidRPr="001A5F7B">
        <w:t>existing physical and mental illness is</w:t>
      </w:r>
      <w:r w:rsidR="00280F8E" w:rsidRPr="001A5F7B">
        <w:t xml:space="preserve"> </w:t>
      </w:r>
      <w:r w:rsidR="009059BA" w:rsidRPr="001A5F7B">
        <w:t xml:space="preserve">likely to affect people in ways that are different </w:t>
      </w:r>
      <w:r w:rsidR="00DA1038">
        <w:t>from</w:t>
      </w:r>
      <w:r w:rsidR="00DA1038" w:rsidRPr="001A5F7B">
        <w:t xml:space="preserve"> </w:t>
      </w:r>
      <w:r w:rsidR="009059BA" w:rsidRPr="001A5F7B">
        <w:t xml:space="preserve">having one condition alone, including </w:t>
      </w:r>
      <w:r w:rsidR="002A401C">
        <w:t xml:space="preserve">the medication they take, </w:t>
      </w:r>
      <w:r w:rsidR="00677509">
        <w:t xml:space="preserve">and </w:t>
      </w:r>
      <w:r w:rsidR="009059BA" w:rsidRPr="001A5F7B">
        <w:t>how they interact with health services and manage their health on a daily basis</w:t>
      </w:r>
      <w:r w:rsidR="00B07E9E" w:rsidRPr="001A5F7B">
        <w:t xml:space="preserve"> </w:t>
      </w:r>
      <w:r w:rsidR="00B13ECE" w:rsidRPr="001A5F7B">
        <w:fldChar w:fldCharType="begin">
          <w:fldData xml:space="preserve">PEVuZE5vdGU+PENpdGU+PEF1dGhvcj5SZWlsbHk8L0F1dGhvcj48WWVhcj4yMDEzPC9ZZWFyPjxS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</w:fldData>
        </w:fldChar>
      </w:r>
      <w:r w:rsidR="002C0100">
        <w:instrText xml:space="preserve"> ADDIN EN.CITE </w:instrText>
      </w:r>
      <w:r w:rsidR="002C0100">
        <w:fldChar w:fldCharType="begin">
          <w:fldData xml:space="preserve">PEVuZE5vdGU+PENpdGU+PEF1dGhvcj5SZWlsbHk8L0F1dGhvcj48WWVhcj4yMDEzPC9ZZWFyPjxS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</w:fldData>
        </w:fldChar>
      </w:r>
      <w:r w:rsidR="002C0100">
        <w:instrText xml:space="preserve"> ADDIN EN.CITE.DATA </w:instrText>
      </w:r>
      <w:r w:rsidR="002C0100">
        <w:fldChar w:fldCharType="end"/>
      </w:r>
      <w:r w:rsidR="00B13ECE" w:rsidRPr="001A5F7B">
        <w:fldChar w:fldCharType="separate"/>
      </w:r>
      <w:r w:rsidR="001E1E46">
        <w:rPr>
          <w:noProof/>
        </w:rPr>
        <w:t>[37]</w:t>
      </w:r>
      <w:r w:rsidR="00B13ECE" w:rsidRPr="001A5F7B">
        <w:fldChar w:fldCharType="end"/>
      </w:r>
      <w:r w:rsidR="009059BA" w:rsidRPr="001A5F7B">
        <w:t>. Relevant outcomes are therefore likely to cover multiple health domains, including functional, phy</w:t>
      </w:r>
      <w:r w:rsidR="00B82BE6" w:rsidRPr="001A5F7B">
        <w:t>sical, cognitive and emotional.</w:t>
      </w:r>
    </w:p>
    <w:p w14:paraId="59F75FFB" w14:textId="7EA94D13" w:rsidR="00A151A6" w:rsidRDefault="00A151A6" w:rsidP="00BA175E">
      <w:pPr>
        <w:spacing w:line="480" w:lineRule="auto"/>
      </w:pPr>
      <w:r>
        <w:t xml:space="preserve">Our </w:t>
      </w:r>
      <w:r w:rsidR="001D274A">
        <w:t xml:space="preserve">group is currently undertaking a </w:t>
      </w:r>
      <w:r w:rsidR="00054067">
        <w:t>programme</w:t>
      </w:r>
      <w:r w:rsidR="00A048F1">
        <w:t xml:space="preserve"> </w:t>
      </w:r>
      <w:r w:rsidR="001D274A">
        <w:t xml:space="preserve">of research to develop and evaluate a DSME programme tailored for people with co-existing </w:t>
      </w:r>
      <w:r w:rsidR="0009147A">
        <w:t xml:space="preserve">type 2 </w:t>
      </w:r>
      <w:r w:rsidR="0009147A" w:rsidRPr="00E263DA">
        <w:t xml:space="preserve">diabetes and </w:t>
      </w:r>
      <w:r w:rsidR="0009147A">
        <w:t>SMI</w:t>
      </w:r>
      <w:r w:rsidR="001D274A">
        <w:t xml:space="preserve">, the </w:t>
      </w:r>
      <w:r w:rsidR="00054067">
        <w:t>“</w:t>
      </w:r>
      <w:r>
        <w:t>Diabetes and Mental Illness – Improving Outcomes and Services</w:t>
      </w:r>
      <w:r w:rsidR="00A048F1" w:rsidRPr="00A048F1">
        <w:t xml:space="preserve"> </w:t>
      </w:r>
      <w:r w:rsidR="00A048F1">
        <w:t>(DIAMONDS</w:t>
      </w:r>
      <w:r>
        <w:t>)</w:t>
      </w:r>
      <w:r w:rsidR="00054067">
        <w:t>”</w:t>
      </w:r>
      <w:r>
        <w:t xml:space="preserve"> </w:t>
      </w:r>
      <w:r w:rsidR="001D274A">
        <w:t>programme</w:t>
      </w:r>
      <w:r>
        <w:t xml:space="preserve">. No </w:t>
      </w:r>
      <w:r w:rsidR="00A048F1">
        <w:t>DSME intervention</w:t>
      </w:r>
      <w:r>
        <w:t xml:space="preserve"> has been </w:t>
      </w:r>
      <w:r w:rsidR="00A048F1">
        <w:t xml:space="preserve">tested </w:t>
      </w:r>
      <w:r>
        <w:t>previously</w:t>
      </w:r>
      <w:r w:rsidR="000C25D2">
        <w:t xml:space="preserve"> in this population</w:t>
      </w:r>
      <w:r w:rsidR="0070576B">
        <w:t>,</w:t>
      </w:r>
      <w:r>
        <w:t xml:space="preserve"> and </w:t>
      </w:r>
      <w:r w:rsidR="00F033B9">
        <w:t>to date</w:t>
      </w:r>
      <w:r w:rsidR="00A048F1">
        <w:t xml:space="preserve"> </w:t>
      </w:r>
      <w:r>
        <w:t xml:space="preserve">only one </w:t>
      </w:r>
      <w:r w:rsidR="000C25D2">
        <w:t xml:space="preserve">published </w:t>
      </w:r>
      <w:r w:rsidR="001D274A">
        <w:t xml:space="preserve">randomised controlled </w:t>
      </w:r>
      <w:r>
        <w:t xml:space="preserve">trial has </w:t>
      </w:r>
      <w:r w:rsidR="001D274A">
        <w:t xml:space="preserve">specifically </w:t>
      </w:r>
      <w:r>
        <w:t xml:space="preserve">targeted </w:t>
      </w:r>
      <w:r w:rsidR="00576B15">
        <w:t xml:space="preserve">people with </w:t>
      </w:r>
      <w:r w:rsidR="00EE62D7">
        <w:t xml:space="preserve">both diabetes and </w:t>
      </w:r>
      <w:r w:rsidR="00576B15">
        <w:t>SMI</w:t>
      </w:r>
      <w:r w:rsidR="0066766E">
        <w:t xml:space="preserve"> </w:t>
      </w:r>
      <w:r w:rsidR="00B13ECE">
        <w:fldChar w:fldCharType="begin">
          <w:fldData xml:space="preserve">PEVuZE5vdGU+PENpdGU+PEF1dGhvcj5NY0tpYmJpbjwvQXV0aG9yPjxZZWFyPjIwMDY8L1llYXI+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</w:fldData>
        </w:fldChar>
      </w:r>
      <w:r w:rsidR="002C0100">
        <w:instrText xml:space="preserve"> ADDIN EN.CITE </w:instrText>
      </w:r>
      <w:r w:rsidR="002C0100">
        <w:fldChar w:fldCharType="begin">
          <w:fldData xml:space="preserve">PEVuZE5vdGU+PENpdGU+PEF1dGhvcj5NY0tpYmJpbjwvQXV0aG9yPjxZZWFyPjIwMDY8L1llYXI+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</w:fldData>
        </w:fldChar>
      </w:r>
      <w:r w:rsidR="002C0100">
        <w:instrText xml:space="preserve"> ADDIN EN.CITE.DATA </w:instrText>
      </w:r>
      <w:r w:rsidR="002C0100">
        <w:fldChar w:fldCharType="end"/>
      </w:r>
      <w:r w:rsidR="00B13ECE">
        <w:fldChar w:fldCharType="separate"/>
      </w:r>
      <w:r w:rsidR="001E1E46">
        <w:rPr>
          <w:noProof/>
        </w:rPr>
        <w:t>[38]</w:t>
      </w:r>
      <w:r w:rsidR="00B13ECE">
        <w:fldChar w:fldCharType="end"/>
      </w:r>
      <w:r>
        <w:t xml:space="preserve">. </w:t>
      </w:r>
      <w:r w:rsidR="00A048F1">
        <w:t xml:space="preserve">To support </w:t>
      </w:r>
      <w:r w:rsidR="00576B15">
        <w:t>the DIAMONDS</w:t>
      </w:r>
      <w:r w:rsidR="00A048F1">
        <w:t xml:space="preserve"> programme of</w:t>
      </w:r>
      <w:r w:rsidR="00A048F1" w:rsidRPr="001A5F7B">
        <w:t xml:space="preserve"> work</w:t>
      </w:r>
      <w:r w:rsidR="00A048F1">
        <w:t xml:space="preserve">, a necessary first step is to </w:t>
      </w:r>
      <w:r w:rsidR="00A048F1" w:rsidRPr="001A5F7B">
        <w:t xml:space="preserve">develop a </w:t>
      </w:r>
      <w:r w:rsidR="00A048F1">
        <w:t xml:space="preserve">core outcome set </w:t>
      </w:r>
      <w:r w:rsidR="00A32D03">
        <w:t>for</w:t>
      </w:r>
      <w:r w:rsidR="00A048F1" w:rsidRPr="001A5F7B">
        <w:t xml:space="preserve"> </w:t>
      </w:r>
      <w:r w:rsidR="001D274A">
        <w:t xml:space="preserve">DSME </w:t>
      </w:r>
      <w:r w:rsidR="00A048F1" w:rsidRPr="001A5F7B">
        <w:t xml:space="preserve">interventions targeting </w:t>
      </w:r>
      <w:r w:rsidR="00FF7C81">
        <w:t>people</w:t>
      </w:r>
      <w:r w:rsidR="00A048F1" w:rsidRPr="001A5F7B">
        <w:t xml:space="preserve"> with coexisting </w:t>
      </w:r>
      <w:r w:rsidR="00694D50">
        <w:t xml:space="preserve">type </w:t>
      </w:r>
      <w:proofErr w:type="gramStart"/>
      <w:r w:rsidR="00694D50">
        <w:t xml:space="preserve">2 </w:t>
      </w:r>
      <w:r w:rsidR="00694D50" w:rsidRPr="00E263DA">
        <w:t>diabetes</w:t>
      </w:r>
      <w:proofErr w:type="gramEnd"/>
      <w:r w:rsidR="00694D50" w:rsidRPr="00E263DA">
        <w:t xml:space="preserve"> and </w:t>
      </w:r>
      <w:r w:rsidR="00694D50">
        <w:t>SMI</w:t>
      </w:r>
      <w:r w:rsidR="00576B15">
        <w:t>. The purpose is</w:t>
      </w:r>
      <w:r w:rsidR="00A048F1">
        <w:t xml:space="preserve"> t</w:t>
      </w:r>
      <w:r w:rsidRPr="001A5F7B">
        <w:t xml:space="preserve">o ensure evidence about what works for this population can be </w:t>
      </w:r>
      <w:r w:rsidR="001D274A">
        <w:t xml:space="preserve">developed and </w:t>
      </w:r>
      <w:r w:rsidRPr="001A5F7B">
        <w:t xml:space="preserve">aggregated </w:t>
      </w:r>
      <w:r w:rsidR="001D274A">
        <w:t>to</w:t>
      </w:r>
      <w:r w:rsidR="001D274A" w:rsidRPr="001A5F7B">
        <w:t xml:space="preserve"> </w:t>
      </w:r>
      <w:r w:rsidRPr="001A5F7B">
        <w:t xml:space="preserve">offer meaningful conclusions for </w:t>
      </w:r>
      <w:r w:rsidR="001105DB">
        <w:t xml:space="preserve">patients, carers, clinicians, </w:t>
      </w:r>
      <w:r w:rsidRPr="001A5F7B">
        <w:t>policy makers and healthcare commissioners</w:t>
      </w:r>
      <w:r w:rsidR="00576B15">
        <w:t>.</w:t>
      </w:r>
    </w:p>
    <w:p w14:paraId="0229F395" w14:textId="77777777" w:rsidR="000C3C2B" w:rsidRPr="000C3C2B" w:rsidRDefault="00877CEC" w:rsidP="00BA175E">
      <w:pPr>
        <w:spacing w:before="400" w:after="100" w:line="480" w:lineRule="auto"/>
        <w:rPr>
          <w:b/>
          <w:sz w:val="28"/>
          <w:szCs w:val="28"/>
        </w:rPr>
      </w:pPr>
      <w:r>
        <w:rPr>
          <w:b/>
          <w:sz w:val="28"/>
          <w:szCs w:val="28"/>
        </w:rPr>
        <w:t xml:space="preserve">Aims and </w:t>
      </w:r>
      <w:r w:rsidR="005E5AA6">
        <w:rPr>
          <w:b/>
          <w:sz w:val="28"/>
          <w:szCs w:val="28"/>
        </w:rPr>
        <w:t>o</w:t>
      </w:r>
      <w:r>
        <w:rPr>
          <w:b/>
          <w:sz w:val="28"/>
          <w:szCs w:val="28"/>
        </w:rPr>
        <w:t>bjectives</w:t>
      </w:r>
    </w:p>
    <w:p w14:paraId="1E7254FA" w14:textId="6852FEB5" w:rsidR="008E2537" w:rsidRPr="008E072A" w:rsidRDefault="00314D00" w:rsidP="00BA175E">
      <w:pPr>
        <w:spacing w:line="480" w:lineRule="auto"/>
      </w:pPr>
      <w:r w:rsidRPr="008E072A">
        <w:t>This</w:t>
      </w:r>
      <w:r w:rsidR="0077447F" w:rsidRPr="008E072A">
        <w:t xml:space="preserve"> study aims to develop a </w:t>
      </w:r>
      <w:r w:rsidR="00D14085" w:rsidRPr="008E072A">
        <w:t>core outcome set</w:t>
      </w:r>
      <w:r w:rsidR="00864707" w:rsidRPr="008E072A">
        <w:t xml:space="preserve"> </w:t>
      </w:r>
      <w:r w:rsidR="008E2537" w:rsidRPr="008E072A">
        <w:t xml:space="preserve">for </w:t>
      </w:r>
      <w:r w:rsidR="003B3B4E" w:rsidRPr="008E072A">
        <w:t xml:space="preserve">self-management </w:t>
      </w:r>
      <w:r w:rsidR="008E2537" w:rsidRPr="008E072A">
        <w:t xml:space="preserve">interventions targeting adults (age 18 and over) with coexisting </w:t>
      </w:r>
      <w:r w:rsidR="00E454D4" w:rsidRPr="008E072A">
        <w:t xml:space="preserve">type </w:t>
      </w:r>
      <w:proofErr w:type="gramStart"/>
      <w:r w:rsidR="00E454D4" w:rsidRPr="008E072A">
        <w:t>2 diabetes</w:t>
      </w:r>
      <w:proofErr w:type="gramEnd"/>
      <w:r w:rsidR="001D274A" w:rsidRPr="001D274A">
        <w:t xml:space="preserve"> </w:t>
      </w:r>
      <w:r w:rsidR="001D274A" w:rsidRPr="008E072A">
        <w:t>and SMI</w:t>
      </w:r>
      <w:r w:rsidR="00E454D4" w:rsidRPr="008E072A">
        <w:t xml:space="preserve">, </w:t>
      </w:r>
      <w:r w:rsidR="008E2537" w:rsidRPr="008E072A">
        <w:t xml:space="preserve">which captures important domains and is acceptable to people living with </w:t>
      </w:r>
      <w:r w:rsidR="001D274A">
        <w:t xml:space="preserve">both of </w:t>
      </w:r>
      <w:r w:rsidR="008E2537" w:rsidRPr="008E072A">
        <w:t xml:space="preserve">these conditions and </w:t>
      </w:r>
      <w:r w:rsidR="001D274A">
        <w:t xml:space="preserve">for </w:t>
      </w:r>
      <w:r w:rsidR="008E2537" w:rsidRPr="008E072A">
        <w:t>those who support them.</w:t>
      </w:r>
    </w:p>
    <w:p w14:paraId="6BA2F348" w14:textId="77777777" w:rsidR="0077447F" w:rsidRPr="00E263DA" w:rsidRDefault="00525F47" w:rsidP="00BA175E">
      <w:pPr>
        <w:spacing w:line="480" w:lineRule="auto"/>
      </w:pPr>
      <w:r>
        <w:t>The study has four objectives, to</w:t>
      </w:r>
      <w:r w:rsidR="0077447F" w:rsidRPr="00E263DA">
        <w:t>:</w:t>
      </w:r>
    </w:p>
    <w:p w14:paraId="655BF628" w14:textId="32A31972" w:rsidR="0077447F" w:rsidRPr="00E263DA" w:rsidRDefault="0077447F" w:rsidP="00BA175E">
      <w:pPr>
        <w:pStyle w:val="ListParagraph"/>
        <w:numPr>
          <w:ilvl w:val="0"/>
          <w:numId w:val="1"/>
        </w:numPr>
        <w:spacing w:after="120" w:line="480" w:lineRule="auto"/>
        <w:ind w:left="425" w:hanging="425"/>
        <w:contextualSpacing w:val="0"/>
      </w:pPr>
      <w:r w:rsidRPr="00E263DA">
        <w:rPr>
          <w:b/>
        </w:rPr>
        <w:t>IDENTIFY</w:t>
      </w:r>
      <w:r w:rsidRPr="00E263DA">
        <w:t xml:space="preserve"> potential outcomes </w:t>
      </w:r>
      <w:r w:rsidR="00DD6CEB">
        <w:t xml:space="preserve">to consider </w:t>
      </w:r>
      <w:r w:rsidR="006058B9" w:rsidRPr="00E263DA">
        <w:t xml:space="preserve">from existing evidence and </w:t>
      </w:r>
      <w:r w:rsidR="00EC64D1">
        <w:t>throu</w:t>
      </w:r>
      <w:r w:rsidR="00F13C28">
        <w:t xml:space="preserve">gh a multi-stakeholder workshop and </w:t>
      </w:r>
      <w:r w:rsidR="00925C8A">
        <w:t>service user</w:t>
      </w:r>
      <w:r w:rsidR="00F13C28">
        <w:t xml:space="preserve"> panel</w:t>
      </w:r>
      <w:r w:rsidR="00D7685D">
        <w:t xml:space="preserve"> meeting</w:t>
      </w:r>
    </w:p>
    <w:p w14:paraId="13FF570B" w14:textId="77777777" w:rsidR="0077447F" w:rsidRPr="00E263DA" w:rsidRDefault="003071E5" w:rsidP="00BA175E">
      <w:pPr>
        <w:pStyle w:val="ListParagraph"/>
        <w:numPr>
          <w:ilvl w:val="0"/>
          <w:numId w:val="1"/>
        </w:numPr>
        <w:spacing w:after="120" w:line="480" w:lineRule="auto"/>
        <w:ind w:left="425" w:hanging="425"/>
        <w:contextualSpacing w:val="0"/>
      </w:pPr>
      <w:r>
        <w:rPr>
          <w:b/>
        </w:rPr>
        <w:t>RANK</w:t>
      </w:r>
      <w:r w:rsidR="0077447F" w:rsidRPr="00E263DA">
        <w:t xml:space="preserve"> outcomes to include in the </w:t>
      </w:r>
      <w:r w:rsidR="004179A6">
        <w:t>core outcome set</w:t>
      </w:r>
      <w:r w:rsidR="00DD6CEB">
        <w:t xml:space="preserve"> </w:t>
      </w:r>
      <w:r w:rsidR="001F58DB">
        <w:t xml:space="preserve">through a </w:t>
      </w:r>
      <w:r>
        <w:t xml:space="preserve">two round </w:t>
      </w:r>
      <w:r w:rsidR="001F58DB">
        <w:t xml:space="preserve">online </w:t>
      </w:r>
      <w:r w:rsidR="0077447F" w:rsidRPr="00E263DA">
        <w:t>survey</w:t>
      </w:r>
      <w:r w:rsidR="006058B9" w:rsidRPr="00E263DA">
        <w:t xml:space="preserve"> with all relevant stakeholders</w:t>
      </w:r>
    </w:p>
    <w:p w14:paraId="45BAF3CC" w14:textId="6AFCC40E" w:rsidR="0077447F" w:rsidRDefault="0077447F" w:rsidP="00BA175E">
      <w:pPr>
        <w:pStyle w:val="ListParagraph"/>
        <w:numPr>
          <w:ilvl w:val="0"/>
          <w:numId w:val="1"/>
        </w:numPr>
        <w:spacing w:after="120" w:line="480" w:lineRule="auto"/>
        <w:ind w:left="425" w:hanging="425"/>
        <w:contextualSpacing w:val="0"/>
      </w:pPr>
      <w:r w:rsidRPr="00E263DA">
        <w:rPr>
          <w:b/>
        </w:rPr>
        <w:lastRenderedPageBreak/>
        <w:t>AGREE</w:t>
      </w:r>
      <w:r w:rsidRPr="00E263DA">
        <w:t xml:space="preserve"> which outcomes to include in the </w:t>
      </w:r>
      <w:r w:rsidR="004179A6">
        <w:t>set</w:t>
      </w:r>
      <w:r w:rsidR="00EC64D1">
        <w:t xml:space="preserve"> during a multi-stakeholder </w:t>
      </w:r>
      <w:r w:rsidR="00A535F3">
        <w:t xml:space="preserve">consensus </w:t>
      </w:r>
      <w:r w:rsidR="00EC64D1">
        <w:t>workshop</w:t>
      </w:r>
    </w:p>
    <w:p w14:paraId="3027B8CB" w14:textId="77394E65" w:rsidR="00483226" w:rsidRPr="00E83415" w:rsidRDefault="008E072A" w:rsidP="00BA175E">
      <w:pPr>
        <w:pStyle w:val="ListParagraph"/>
        <w:numPr>
          <w:ilvl w:val="0"/>
          <w:numId w:val="1"/>
        </w:numPr>
        <w:spacing w:after="120" w:line="480" w:lineRule="auto"/>
        <w:ind w:left="425" w:hanging="425"/>
        <w:contextualSpacing w:val="0"/>
      </w:pPr>
      <w:r>
        <w:rPr>
          <w:b/>
        </w:rPr>
        <w:t>SELECT</w:t>
      </w:r>
      <w:r w:rsidR="00016B81">
        <w:rPr>
          <w:b/>
        </w:rPr>
        <w:t xml:space="preserve"> </w:t>
      </w:r>
      <w:r w:rsidR="00B119FD" w:rsidRPr="00801339">
        <w:t>appropriate measurement tools for each outcome</w:t>
      </w:r>
      <w:r w:rsidR="00CD5607" w:rsidRPr="00801339">
        <w:t xml:space="preserve"> in the </w:t>
      </w:r>
      <w:r w:rsidR="004179A6">
        <w:t>core outcome set</w:t>
      </w:r>
      <w:r w:rsidR="00DD6CEB">
        <w:t xml:space="preserve"> </w:t>
      </w:r>
      <w:r w:rsidR="00EA3EF1" w:rsidRPr="00801339">
        <w:t xml:space="preserve">through </w:t>
      </w:r>
      <w:r w:rsidR="009A7497">
        <w:t>systematic</w:t>
      </w:r>
      <w:r w:rsidR="00DD6CEB">
        <w:t>ally</w:t>
      </w:r>
      <w:r w:rsidR="00EA3EF1" w:rsidRPr="00801339">
        <w:t xml:space="preserve"> </w:t>
      </w:r>
      <w:r w:rsidR="00DD6CEB">
        <w:t>searching</w:t>
      </w:r>
      <w:r w:rsidR="00EA3EF1" w:rsidRPr="00801339">
        <w:t xml:space="preserve"> the literature</w:t>
      </w:r>
      <w:r w:rsidR="002E6D8C">
        <w:t>, and identify gaps in measures where these exist</w:t>
      </w:r>
      <w:r w:rsidR="002E6D8C" w:rsidRPr="00E263DA">
        <w:t>.</w:t>
      </w:r>
    </w:p>
    <w:p w14:paraId="7EE91BDC" w14:textId="77777777" w:rsidR="00855C9F" w:rsidRPr="00855C9F" w:rsidRDefault="00855C9F" w:rsidP="00BA175E">
      <w:pPr>
        <w:spacing w:before="400" w:after="100" w:line="480" w:lineRule="auto"/>
        <w:rPr>
          <w:b/>
          <w:sz w:val="28"/>
          <w:szCs w:val="28"/>
        </w:rPr>
      </w:pPr>
      <w:r>
        <w:rPr>
          <w:b/>
          <w:sz w:val="28"/>
          <w:szCs w:val="28"/>
        </w:rPr>
        <w:t>Methods</w:t>
      </w:r>
    </w:p>
    <w:p w14:paraId="4FDEB823" w14:textId="77777777" w:rsidR="00A746F0" w:rsidRPr="00E263DA" w:rsidRDefault="00A746F0" w:rsidP="00BA175E">
      <w:pPr>
        <w:spacing w:before="300" w:after="100" w:line="480" w:lineRule="auto"/>
        <w:rPr>
          <w:b/>
          <w:sz w:val="24"/>
          <w:szCs w:val="24"/>
        </w:rPr>
      </w:pPr>
      <w:r>
        <w:rPr>
          <w:b/>
          <w:sz w:val="24"/>
          <w:szCs w:val="24"/>
        </w:rPr>
        <w:t>Overview</w:t>
      </w:r>
    </w:p>
    <w:p w14:paraId="2E4B023D" w14:textId="4329761A" w:rsidR="006A30CF" w:rsidRDefault="00346BEB" w:rsidP="00BA175E">
      <w:pPr>
        <w:spacing w:line="480" w:lineRule="auto"/>
      </w:pPr>
      <w:r>
        <w:t xml:space="preserve">Using </w:t>
      </w:r>
      <w:r w:rsidR="002746B5">
        <w:t>a</w:t>
      </w:r>
      <w:r>
        <w:t xml:space="preserve"> modified Delphi method, t</w:t>
      </w:r>
      <w:r w:rsidR="006A30CF">
        <w:t>his study will employ a</w:t>
      </w:r>
      <w:r w:rsidR="006A30CF" w:rsidRPr="00E263DA">
        <w:t xml:space="preserve"> three-stage process to 1) Identify, 2) </w:t>
      </w:r>
      <w:r>
        <w:t>R</w:t>
      </w:r>
      <w:r w:rsidR="0096170C">
        <w:t>ank and 3) Agree core outcomes. The study will comprise</w:t>
      </w:r>
      <w:r w:rsidR="006A30CF">
        <w:t xml:space="preserve"> </w:t>
      </w:r>
      <w:r w:rsidR="006A30CF" w:rsidRPr="00E263DA">
        <w:t xml:space="preserve">a two round e-Delphi survey and </w:t>
      </w:r>
      <w:r w:rsidR="006A30CF">
        <w:t>multi-stakeholder</w:t>
      </w:r>
      <w:r w:rsidR="006A30CF" w:rsidRPr="00E263DA">
        <w:t xml:space="preserve"> workshops involving </w:t>
      </w:r>
      <w:r w:rsidR="009053B4">
        <w:t>patients</w:t>
      </w:r>
      <w:r w:rsidR="006A30CF" w:rsidRPr="00E263DA">
        <w:t xml:space="preserve"> and carers, clinical professionals</w:t>
      </w:r>
      <w:r w:rsidR="006A30CF">
        <w:t xml:space="preserve">, healthcare </w:t>
      </w:r>
      <w:r w:rsidR="006A30CF" w:rsidRPr="00E263DA">
        <w:t xml:space="preserve">commissioners, and other experts (e.g. academic researchers and third sector organisations). </w:t>
      </w:r>
      <w:r w:rsidR="006A30CF">
        <w:t>In a fourth stage, the study will</w:t>
      </w:r>
      <w:r w:rsidR="006A30CF" w:rsidRPr="00E263DA">
        <w:t xml:space="preserve"> </w:t>
      </w:r>
      <w:r w:rsidR="008D2F0B">
        <w:t xml:space="preserve">review existing literature to </w:t>
      </w:r>
      <w:r w:rsidR="006A30CF" w:rsidRPr="00E263DA">
        <w:t xml:space="preserve">4) </w:t>
      </w:r>
      <w:r w:rsidR="00EA46AF">
        <w:t>Select</w:t>
      </w:r>
      <w:r w:rsidR="006A30CF">
        <w:t xml:space="preserve"> appropriate measurement tools for each outcome</w:t>
      </w:r>
      <w:r w:rsidR="006A30CF" w:rsidRPr="00E263DA">
        <w:t xml:space="preserve"> </w:t>
      </w:r>
      <w:r w:rsidR="008D2F0B">
        <w:t xml:space="preserve">in the </w:t>
      </w:r>
      <w:r w:rsidR="004179A6">
        <w:t>core outcome set</w:t>
      </w:r>
      <w:r w:rsidR="001A5E85">
        <w:t xml:space="preserve"> </w:t>
      </w:r>
      <w:r w:rsidR="006A30CF">
        <w:t>and identify gaps where these exist</w:t>
      </w:r>
      <w:r w:rsidR="006A30CF" w:rsidRPr="00E263DA">
        <w:t>.</w:t>
      </w:r>
    </w:p>
    <w:p w14:paraId="0EA1AABD" w14:textId="710E5D58" w:rsidR="00DF1AD9" w:rsidRDefault="001646BA" w:rsidP="00BA175E">
      <w:pPr>
        <w:spacing w:line="480" w:lineRule="auto"/>
      </w:pPr>
      <w:r>
        <w:t xml:space="preserve">This study </w:t>
      </w:r>
      <w:r w:rsidRPr="00E263DA">
        <w:t>draw</w:t>
      </w:r>
      <w:r>
        <w:t>s</w:t>
      </w:r>
      <w:r w:rsidRPr="00E263DA">
        <w:t xml:space="preserve"> on learning from the OMERACT (Outcome Measures for Rheumatology) collaboration</w:t>
      </w:r>
      <w:r w:rsidR="002104AB">
        <w:t xml:space="preserve"> </w:t>
      </w:r>
      <w:r w:rsidR="00B13ECE">
        <w:fldChar w:fldCharType="begin">
          <w:fldData xml:space="preserve">PEVuZE5vdGU+PENpdGU+PEF1dGhvcj5Cb2VyczwvQXV0aG9yPjxZZWFyPjIwMTQ8L1llYXI+PFJl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</w:fldData>
        </w:fldChar>
      </w:r>
      <w:r w:rsidR="002C0100">
        <w:instrText xml:space="preserve"> ADDIN EN.CITE </w:instrText>
      </w:r>
      <w:r w:rsidR="002C0100">
        <w:fldChar w:fldCharType="begin">
          <w:fldData xml:space="preserve">PEVuZE5vdGU+PENpdGU+PEF1dGhvcj5Cb2VyczwvQXV0aG9yPjxZZWFyPjIwMTQ8L1llYXI+PFJl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</w:fldData>
        </w:fldChar>
      </w:r>
      <w:r w:rsidR="002C0100">
        <w:instrText xml:space="preserve"> ADDIN EN.CITE.DATA </w:instrText>
      </w:r>
      <w:r w:rsidR="002C0100">
        <w:fldChar w:fldCharType="end"/>
      </w:r>
      <w:r w:rsidR="00B13ECE">
        <w:fldChar w:fldCharType="separate"/>
      </w:r>
      <w:r w:rsidR="001E1E46">
        <w:rPr>
          <w:noProof/>
        </w:rPr>
        <w:t>[39]</w:t>
      </w:r>
      <w:r w:rsidR="00B13ECE">
        <w:fldChar w:fldCharType="end"/>
      </w:r>
      <w:r w:rsidR="0078530D">
        <w:t xml:space="preserve">; </w:t>
      </w:r>
      <w:r w:rsidRPr="00E263DA">
        <w:t>the COMET Initiative</w:t>
      </w:r>
      <w:r w:rsidR="002104AB">
        <w:t xml:space="preserve"> </w:t>
      </w:r>
      <w:r w:rsidR="00B13ECE">
        <w:fldChar w:fldCharType="begin"/>
      </w:r>
      <w:r w:rsidR="00017E07">
        <w:instrText xml:space="preserve"> ADDIN EN.CITE &lt;EndNote&gt;&lt;Cite&gt;&lt;Author&gt;The COMET Initiative&lt;/Author&gt;&lt;Year&gt;2015&lt;/Year&gt;&lt;RecNum&gt;374&lt;/RecNum&gt;&lt;DisplayText&gt;[27]&lt;/DisplayText&gt;&lt;record&gt;&lt;rec-number&gt;374&lt;/rec-number&gt;&lt;foreign-keys&gt;&lt;key app="EN" db-id="da0w55s2j2ztwlexxzzvdvsifvf92fadwxx5" timestamp="1425640145"&gt;374&lt;/key&gt;&lt;/foreign-keys&gt;&lt;ref-type name="Web Page"&gt;12&lt;/ref-type&gt;&lt;contributors&gt;&lt;authors&gt;&lt;author&gt;The COMET Initiative,&lt;/author&gt;&lt;/authors&gt;&lt;/contributors&gt;&lt;titles&gt;&lt;title&gt;The COMET (Core Outcome Measures in Effectiveness Trials) Initiative&lt;/title&gt;&lt;/titles&gt;&lt;number&gt;11 June 2016&lt;/number&gt;&lt;dates&gt;&lt;year&gt;2015&lt;/year&gt;&lt;/dates&gt;&lt;urls&gt;&lt;related-urls&gt;&lt;url&gt;http://www.comet-initiative.org/&lt;/url&gt;&lt;/related-urls&gt;&lt;/urls&gt;&lt;/record&gt;&lt;/Cite&gt;&lt;/EndNote&gt;</w:instrText>
      </w:r>
      <w:r w:rsidR="00B13ECE">
        <w:fldChar w:fldCharType="separate"/>
      </w:r>
      <w:r w:rsidR="001E1E46">
        <w:rPr>
          <w:noProof/>
        </w:rPr>
        <w:t>[27]</w:t>
      </w:r>
      <w:r w:rsidR="00B13ECE">
        <w:fldChar w:fldCharType="end"/>
      </w:r>
      <w:r w:rsidR="002104AB">
        <w:t xml:space="preserve">; and a </w:t>
      </w:r>
      <w:r w:rsidR="0078530D">
        <w:t>review of methods employed in stu</w:t>
      </w:r>
      <w:r w:rsidR="002104AB">
        <w:t xml:space="preserve">dies of this type </w:t>
      </w:r>
      <w:r w:rsidR="00B13ECE">
        <w:fldChar w:fldCharType="begin">
          <w:fldData xml:space="preserve">PEVuZE5vdGU+PENpdGU+PEF1dGhvcj5HYXJnb248L0F1dGhvcj48WWVhcj4yMDE0PC9ZZWFyPjxS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k5MTExPC9wYWdlcz48dm9sdW1lPjk8L3ZvbHVtZT48bnVtYmVyPjY8L251bWJlcj48ZWRpdGlv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=
</w:fldData>
        </w:fldChar>
      </w:r>
      <w:r w:rsidR="002C0100">
        <w:instrText xml:space="preserve"> ADDIN EN.CITE </w:instrText>
      </w:r>
      <w:r w:rsidR="002C0100">
        <w:fldChar w:fldCharType="begin">
          <w:fldData xml:space="preserve">PEVuZE5vdGU+PENpdGU+PEF1dGhvcj5HYXJnb248L0F1dGhvcj48WWVhcj4yMDE0PC9ZZWFyPjxS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k5MTExPC9wYWdlcz48dm9sdW1lPjk8L3ZvbHVtZT48bnVtYmVyPjY8L251bWJlcj48ZWRpdGlv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=
</w:fldData>
        </w:fldChar>
      </w:r>
      <w:r w:rsidR="002C0100">
        <w:instrText xml:space="preserve"> ADDIN EN.CITE.DATA </w:instrText>
      </w:r>
      <w:r w:rsidR="002C0100">
        <w:fldChar w:fldCharType="end"/>
      </w:r>
      <w:r w:rsidR="00B13ECE">
        <w:fldChar w:fldCharType="separate"/>
      </w:r>
      <w:r w:rsidR="001E1E46">
        <w:rPr>
          <w:noProof/>
        </w:rPr>
        <w:t>[26]</w:t>
      </w:r>
      <w:r w:rsidR="00B13ECE">
        <w:fldChar w:fldCharType="end"/>
      </w:r>
      <w:r w:rsidR="0078530D">
        <w:t>,</w:t>
      </w:r>
      <w:r w:rsidRPr="00E263DA">
        <w:t xml:space="preserve"> to select appropriate consensus methods for developing the </w:t>
      </w:r>
      <w:r w:rsidR="004179A6">
        <w:t>core outcome set</w:t>
      </w:r>
      <w:r w:rsidRPr="00E263DA">
        <w:t xml:space="preserve">, and for ensuring meaningful input from </w:t>
      </w:r>
      <w:r w:rsidR="00FB0799">
        <w:t>patients</w:t>
      </w:r>
      <w:r w:rsidRPr="00E263DA">
        <w:t xml:space="preserve"> and carers. </w:t>
      </w:r>
      <w:r w:rsidRPr="00BC596E">
        <w:t>The study will be registered on the COMET website to alert others to our work, and to share l</w:t>
      </w:r>
      <w:r w:rsidR="00181888" w:rsidRPr="00BC596E">
        <w:t>earning from our study</w:t>
      </w:r>
      <w:r w:rsidR="00BC596E" w:rsidRPr="00BC596E">
        <w:t>.</w:t>
      </w:r>
    </w:p>
    <w:p w14:paraId="6B1FE08F" w14:textId="77777777" w:rsidR="00483226" w:rsidRPr="00E263DA" w:rsidRDefault="00A746F0" w:rsidP="00BA175E">
      <w:pPr>
        <w:spacing w:before="300" w:after="100" w:line="480" w:lineRule="auto"/>
        <w:rPr>
          <w:b/>
          <w:sz w:val="24"/>
          <w:szCs w:val="24"/>
        </w:rPr>
      </w:pPr>
      <w:r>
        <w:rPr>
          <w:b/>
          <w:sz w:val="24"/>
          <w:szCs w:val="24"/>
        </w:rPr>
        <w:t>Step 1: Identify Outcomes</w:t>
      </w:r>
    </w:p>
    <w:p w14:paraId="40F6CE3A" w14:textId="5D631EE2" w:rsidR="006D0473" w:rsidRPr="00E263DA" w:rsidRDefault="006D0473" w:rsidP="00BA175E">
      <w:pPr>
        <w:pStyle w:val="ListParagraph"/>
        <w:numPr>
          <w:ilvl w:val="0"/>
          <w:numId w:val="10"/>
        </w:numPr>
        <w:spacing w:line="480" w:lineRule="auto"/>
        <w:ind w:left="714" w:hanging="357"/>
        <w:contextualSpacing w:val="0"/>
      </w:pPr>
      <w:r w:rsidRPr="00E263DA">
        <w:rPr>
          <w:b/>
        </w:rPr>
        <w:t>IDENTIFY</w:t>
      </w:r>
      <w:r w:rsidRPr="00E263DA">
        <w:t xml:space="preserve"> potential outcomes </w:t>
      </w:r>
      <w:r w:rsidR="001B4037">
        <w:t>to consider</w:t>
      </w:r>
      <w:r>
        <w:t xml:space="preserve"> </w:t>
      </w:r>
      <w:r w:rsidRPr="00E263DA">
        <w:t xml:space="preserve">from existing evidence and </w:t>
      </w:r>
      <w:r>
        <w:t xml:space="preserve">through a multi-stakeholder workshop and </w:t>
      </w:r>
      <w:r w:rsidR="001D04DE">
        <w:t>service user panel</w:t>
      </w:r>
      <w:r w:rsidR="00043560">
        <w:t xml:space="preserve"> meeting</w:t>
      </w:r>
    </w:p>
    <w:p w14:paraId="57525FB6" w14:textId="4EF03B98" w:rsidR="00BE220B" w:rsidRDefault="00EE530E" w:rsidP="00BA175E">
      <w:pPr>
        <w:spacing w:line="480" w:lineRule="auto"/>
      </w:pPr>
      <w:r>
        <w:rPr>
          <w:b/>
        </w:rPr>
        <w:t>Review of e</w:t>
      </w:r>
      <w:r w:rsidR="00BE220B" w:rsidRPr="004D75FC">
        <w:rPr>
          <w:b/>
        </w:rPr>
        <w:t>xisting evidence:</w:t>
      </w:r>
      <w:r w:rsidR="00BE220B">
        <w:t xml:space="preserve"> </w:t>
      </w:r>
      <w:r w:rsidR="001D6223">
        <w:t xml:space="preserve">We will identify systematic reviews of </w:t>
      </w:r>
      <w:r w:rsidR="00763888">
        <w:t>trials</w:t>
      </w:r>
      <w:r w:rsidR="00F063EC">
        <w:t xml:space="preserve"> and other experimental studies</w:t>
      </w:r>
      <w:r w:rsidR="00763888">
        <w:t xml:space="preserve"> in people with diabetes and SMI</w:t>
      </w:r>
      <w:r w:rsidR="00600BFE">
        <w:t xml:space="preserve"> and extract information about outcome measures used in included studies</w:t>
      </w:r>
      <w:r w:rsidR="00763888">
        <w:t xml:space="preserve">. </w:t>
      </w:r>
      <w:r w:rsidR="00600BFE">
        <w:t xml:space="preserve">Only outcomes measured in large studies (more than 20 participants) will be selected, as we seek to identify those practicable to measure in a large trial. </w:t>
      </w:r>
      <w:r w:rsidR="00BE220B" w:rsidRPr="004D75FC">
        <w:t xml:space="preserve">We will also incorporate </w:t>
      </w:r>
      <w:r w:rsidR="00BE220B" w:rsidRPr="004D75FC">
        <w:lastRenderedPageBreak/>
        <w:t>outcomes from the AADE DSME Outcomes Continuum</w:t>
      </w:r>
      <w:r w:rsidR="000B7EF3" w:rsidRPr="004D75FC">
        <w:t xml:space="preserve"> </w:t>
      </w:r>
      <w:r w:rsidR="00B13ECE" w:rsidRPr="004D75FC">
        <w:fldChar w:fldCharType="begin"/>
      </w:r>
      <w:r w:rsidR="002C0100">
        <w:instrText xml:space="preserve"> ADDIN EN.CITE &lt;EndNote&gt;&lt;Cite&gt;&lt;Author&gt;Peeples&lt;/Author&gt;&lt;Year&gt;2007&lt;/Year&gt;&lt;RecNum&gt;378&lt;/RecNum&gt;&lt;DisplayText&gt;[33]&lt;/DisplayText&gt;&lt;record&gt;&lt;rec-number&gt;378&lt;/rec-number&gt;&lt;foreign-keys&gt;&lt;key app="EN" db-id="da0w55s2j2ztwlexxzzvdvsifvf92fadwxx5" timestamp="1425642516"&gt;378&lt;/key&gt;&lt;/foreign-keys&gt;&lt;ref-type name="Journal Article"&gt;17&lt;/ref-type&gt;&lt;contributors&gt;&lt;authors&gt;&lt;author&gt;Peeples, M.&lt;/author&gt;&lt;author&gt;Tomky, D.&lt;/author&gt;&lt;author&gt;Mulcahy, K.&lt;/author&gt;&lt;author&gt;Peyrot, M.&lt;/author&gt;&lt;author&gt;Siminerio, L.&lt;/author&gt;&lt;/authors&gt;&lt;/contributors&gt;&lt;auth-address&gt;American Association of Diabetes Educators, 100 West Monroe Street, Chicago, IL 60603, USA. malinda.peeples@gmail.com&lt;/auth-address&gt;&lt;titles&gt;&lt;title&gt;Evolution of the American Association of Diabetes Educators&amp;apos; diabetes education outcomes project&lt;/title&gt;&lt;secondary-title&gt;Diabetes Educ&lt;/secondary-title&gt;&lt;alt-title&gt;The Diabetes educator&lt;/alt-title&gt;&lt;/titles&gt;&lt;periodical&gt;&lt;full-title&gt;Diabetes Educ&lt;/full-title&gt;&lt;abbr-1&gt;The Diabetes educator&lt;/abbr-1&gt;&lt;/periodical&gt;&lt;alt-periodical&gt;&lt;full-title&gt;Diabetes Educ&lt;/full-title&gt;&lt;abbr-1&gt;The Diabetes educator&lt;/abbr-1&gt;&lt;/alt-periodical&gt;&lt;pages&gt;794-817&lt;/pages&gt;&lt;volume&gt;33&lt;/volume&gt;&lt;number&gt;5&lt;/number&gt;&lt;edition&gt;2007/10/11&lt;/edition&gt;&lt;keywords&gt;&lt;keyword&gt;Diabetes Mellitus/*rehabilitation&lt;/keyword&gt;&lt;keyword&gt;Humans&lt;/keyword&gt;&lt;keyword&gt;Learning&lt;/keyword&gt;&lt;keyword&gt;Patient Education as Topic/standards/*trends&lt;/keyword&gt;&lt;keyword&gt;Self Care&lt;/keyword&gt;&lt;keyword&gt;*Societies&lt;/keyword&gt;&lt;keyword&gt;Treatment Outcome&lt;/keyword&gt;&lt;keyword&gt;United States&lt;/keyword&gt;&lt;/keywords&gt;&lt;dates&gt;&lt;year&gt;2007&lt;/year&gt;&lt;pub-dates&gt;&lt;date&gt;Sep-Oct&lt;/date&gt;&lt;/pub-dates&gt;&lt;/dates&gt;&lt;isbn&gt;0145-7217 (Print)&amp;#xD;0145-7217&lt;/isbn&gt;&lt;accession-num&gt;17925584&lt;/accession-num&gt;&lt;urls&gt;&lt;related-urls&gt;&lt;url&gt;http://tde.sagepub.com/content/33/5/794.full.pdf&lt;/url&gt;&lt;/related-urls&gt;&lt;/urls&gt;&lt;electronic-resource-num&gt;10.1177/0145721707307615&lt;/electronic-resource-num&gt;&lt;remote-database-provider&gt;NLM&lt;/remote-database-provider&gt;&lt;language&gt;eng&lt;/language&gt;&lt;/record&gt;&lt;/Cite&gt;&lt;/EndNote&gt;</w:instrText>
      </w:r>
      <w:r w:rsidR="00B13ECE" w:rsidRPr="004D75FC">
        <w:fldChar w:fldCharType="separate"/>
      </w:r>
      <w:r w:rsidR="001E1E46">
        <w:rPr>
          <w:noProof/>
        </w:rPr>
        <w:t>[33]</w:t>
      </w:r>
      <w:r w:rsidR="00B13ECE" w:rsidRPr="004D75FC">
        <w:fldChar w:fldCharType="end"/>
      </w:r>
      <w:r w:rsidR="000B7EF3" w:rsidRPr="004D75FC">
        <w:t xml:space="preserve"> </w:t>
      </w:r>
      <w:r w:rsidR="00BE220B" w:rsidRPr="004D75FC">
        <w:t xml:space="preserve">and the systematic review of self-management outcomes that are important to </w:t>
      </w:r>
      <w:r w:rsidR="00A9198F">
        <w:t>p</w:t>
      </w:r>
      <w:r w:rsidR="0078361E">
        <w:t>eople living with the</w:t>
      </w:r>
      <w:r w:rsidR="00A9198F">
        <w:t xml:space="preserve"> conditions</w:t>
      </w:r>
      <w:r w:rsidR="00BE220B" w:rsidRPr="004D75FC">
        <w:t>, carers and health professionals</w:t>
      </w:r>
      <w:r w:rsidR="000B7EF3" w:rsidRPr="004D75FC">
        <w:t xml:space="preserve"> </w:t>
      </w:r>
      <w:r w:rsidR="00B13ECE" w:rsidRPr="004D75FC">
        <w:fldChar w:fldCharType="begin"/>
      </w:r>
      <w:r w:rsidR="002C0100">
        <w:instrText xml:space="preserve"> ADDIN EN.CITE &lt;EndNote&gt;&lt;Cite&gt;&lt;Author&gt;Boger&lt;/Author&gt;&lt;Year&gt;2015&lt;/Year&gt;&lt;RecNum&gt;819&lt;/RecNum&gt;&lt;DisplayText&gt;[34]&lt;/DisplayText&gt;&lt;record&gt;&lt;rec-number&gt;819&lt;/rec-number&gt;&lt;foreign-keys&gt;&lt;key app="EN" db-id="da0w55s2j2ztwlexxzzvdvsifvf92fadwxx5" timestamp="1438945133"&gt;819&lt;/key&gt;&lt;/foreign-keys&gt;&lt;ref-type name="Journal Article"&gt;17&lt;/ref-type&gt;&lt;contributors&gt;&lt;authors&gt;&lt;author&gt;Boger, E.&lt;/author&gt;&lt;author&gt;Ellis, J.&lt;/author&gt;&lt;author&gt;Latter, S.&lt;/author&gt;&lt;author&gt;Foster, C.&lt;/author&gt;&lt;author&gt;Kennedy, A.&lt;/author&gt;&lt;author&gt;Jones, F.&lt;/author&gt;&lt;author&gt;Fenerty, V.&lt;/author&gt;&lt;author&gt;Kellar, I.&lt;/author&gt;&lt;author&gt;Demain, S.&lt;/author&gt;&lt;/authors&gt;&lt;/contributors&gt;&lt;auth-address&gt;Faculty of Health Sciences, University of Southampton, Southampton, United Kingdom.&amp;#xD;Department of Social Care and Education, St George&amp;apos;s and Kingston University of London, London United Kingdom.&amp;#xD;Institute of Psychological Sciences, University of Leeds, Leeds, United Kingdom.&lt;/auth-address&gt;&lt;titles&gt;&lt;title&gt;Self-Management and Self-Management Support Outcomes: A Systematic Review and Mixed Research Synthesis of Stakeholder View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0990&lt;/pages&gt;&lt;volume&gt;10&lt;/volume&gt;&lt;number&gt;7&lt;/number&gt;&lt;edition&gt;2015/07/15&lt;/edition&gt;&lt;dates&gt;&lt;year&gt;2015&lt;/year&gt;&lt;/dates&gt;&lt;isbn&gt;1932-6203&lt;/isbn&gt;&lt;accession-num&gt;26162086&lt;/accession-num&gt;&lt;urls&gt;&lt;/urls&gt;&lt;custom2&gt;Pmc4498685&lt;/custom2&gt;&lt;electronic-resource-num&gt;10.1371/journal.pone.0130990&lt;/electronic-resource-num&gt;&lt;remote-database-provider&gt;NLM&lt;/remote-database-provider&gt;&lt;language&gt;eng&lt;/language&gt;&lt;/record&gt;&lt;/Cite&gt;&lt;/EndNote&gt;</w:instrText>
      </w:r>
      <w:r w:rsidR="00B13ECE" w:rsidRPr="004D75FC">
        <w:fldChar w:fldCharType="separate"/>
      </w:r>
      <w:r w:rsidR="001E1E46">
        <w:rPr>
          <w:noProof/>
        </w:rPr>
        <w:t>[34]</w:t>
      </w:r>
      <w:r w:rsidR="00B13ECE" w:rsidRPr="004D75FC">
        <w:fldChar w:fldCharType="end"/>
      </w:r>
      <w:r w:rsidR="005756E0" w:rsidRPr="004D75FC">
        <w:t>, to form a list of potential outcomes for stakeholders to review</w:t>
      </w:r>
      <w:r w:rsidR="000B7EF3" w:rsidRPr="004D75FC">
        <w:t>.</w:t>
      </w:r>
    </w:p>
    <w:p w14:paraId="0E2E9E64" w14:textId="5C630BF8" w:rsidR="006D0473" w:rsidRDefault="005117A5" w:rsidP="00BA175E">
      <w:pPr>
        <w:spacing w:line="480" w:lineRule="auto"/>
      </w:pPr>
      <w:r w:rsidRPr="00A669E4">
        <w:rPr>
          <w:b/>
        </w:rPr>
        <w:t xml:space="preserve">Multi-stakeholder workshop </w:t>
      </w:r>
      <w:r w:rsidR="00181F62" w:rsidRPr="00A669E4">
        <w:rPr>
          <w:b/>
        </w:rPr>
        <w:t xml:space="preserve">and </w:t>
      </w:r>
      <w:r w:rsidR="00D04F58">
        <w:rPr>
          <w:b/>
        </w:rPr>
        <w:t>service user panel</w:t>
      </w:r>
      <w:r w:rsidR="00181F62" w:rsidRPr="00A669E4">
        <w:rPr>
          <w:b/>
        </w:rPr>
        <w:t xml:space="preserve"> </w:t>
      </w:r>
      <w:r w:rsidR="00A669E4">
        <w:rPr>
          <w:b/>
        </w:rPr>
        <w:t>meeting</w:t>
      </w:r>
      <w:r w:rsidRPr="00A669E4">
        <w:rPr>
          <w:b/>
        </w:rPr>
        <w:t>:</w:t>
      </w:r>
      <w:r w:rsidRPr="00A669E4">
        <w:t xml:space="preserve"> </w:t>
      </w:r>
      <w:r w:rsidR="00600BFE">
        <w:t>A</w:t>
      </w:r>
      <w:r w:rsidR="00600BFE" w:rsidRPr="00A669E4">
        <w:t xml:space="preserve"> multi-stakeholder workshop </w:t>
      </w:r>
      <w:r w:rsidR="00600BFE">
        <w:t xml:space="preserve">will be held, </w:t>
      </w:r>
      <w:r w:rsidR="0051123E">
        <w:t>attended by healthcare professionals</w:t>
      </w:r>
      <w:r w:rsidR="00600BFE" w:rsidRPr="00A669E4">
        <w:t xml:space="preserve"> and other relevant stakeholders as wel</w:t>
      </w:r>
      <w:r w:rsidR="00971619">
        <w:t>l as the research group (n=</w:t>
      </w:r>
      <w:r w:rsidR="003536ED">
        <w:t>20</w:t>
      </w:r>
      <w:r w:rsidR="00600BFE" w:rsidRPr="00A669E4">
        <w:t>).</w:t>
      </w:r>
      <w:r w:rsidR="00EE530E">
        <w:t xml:space="preserve"> </w:t>
      </w:r>
      <w:r w:rsidR="00600BFE">
        <w:t>Participants</w:t>
      </w:r>
      <w:r w:rsidR="007D2280" w:rsidRPr="00A669E4">
        <w:t xml:space="preserve"> will be asked to work in small groups to identify outcomes that are potentially relevant and important</w:t>
      </w:r>
      <w:r w:rsidR="00EE530E">
        <w:t>. Findings from the review of existing evidence will then be presented, followed by further small group work to identify duplicate and overlapping outcomes, and to develop a final ‘long-list’ of potential outcomes to include in a core outcome set. Following the workshop, the</w:t>
      </w:r>
      <w:r w:rsidR="00B1352A">
        <w:t xml:space="preserve"> </w:t>
      </w:r>
      <w:r w:rsidR="00EE530E">
        <w:t>‘long-</w:t>
      </w:r>
      <w:r w:rsidR="00B1352A">
        <w:t>list</w:t>
      </w:r>
      <w:r w:rsidR="00EE530E">
        <w:t>’</w:t>
      </w:r>
      <w:r w:rsidR="00B1352A">
        <w:t xml:space="preserve"> will be presented to </w:t>
      </w:r>
      <w:r w:rsidR="00402825">
        <w:t xml:space="preserve">a panel of service users </w:t>
      </w:r>
      <w:r w:rsidR="00246150">
        <w:t xml:space="preserve">with diabetes and SMI </w:t>
      </w:r>
      <w:r w:rsidR="00402825">
        <w:t>and</w:t>
      </w:r>
      <w:r w:rsidR="00A0523B">
        <w:t xml:space="preserve"> </w:t>
      </w:r>
      <w:r w:rsidR="00246150">
        <w:t xml:space="preserve">their </w:t>
      </w:r>
      <w:r w:rsidR="00A0523B">
        <w:t>carers</w:t>
      </w:r>
      <w:r w:rsidR="007210B0">
        <w:t xml:space="preserve"> (the DIAMONDS PPI panel)</w:t>
      </w:r>
      <w:r w:rsidR="00EE530E">
        <w:t>,</w:t>
      </w:r>
      <w:r w:rsidR="00B1352A">
        <w:t xml:space="preserve"> who wil</w:t>
      </w:r>
      <w:r w:rsidR="00460097">
        <w:t xml:space="preserve">l also be given an opportunity </w:t>
      </w:r>
      <w:r w:rsidR="00B1352A">
        <w:t>to add new outcomes that have not already been identified.</w:t>
      </w:r>
    </w:p>
    <w:p w14:paraId="2D7F0A91" w14:textId="77777777" w:rsidR="00482DCE" w:rsidRPr="00E263DA" w:rsidRDefault="00482DCE" w:rsidP="00BA175E">
      <w:pPr>
        <w:spacing w:before="300" w:after="100" w:line="480" w:lineRule="auto"/>
        <w:rPr>
          <w:b/>
          <w:sz w:val="24"/>
          <w:szCs w:val="24"/>
        </w:rPr>
      </w:pPr>
      <w:r>
        <w:rPr>
          <w:b/>
          <w:sz w:val="24"/>
          <w:szCs w:val="24"/>
        </w:rPr>
        <w:t>Step 2: Rank Outcomes</w:t>
      </w:r>
    </w:p>
    <w:p w14:paraId="7DC524E7" w14:textId="77777777" w:rsidR="00C8592A" w:rsidRDefault="00C8592A" w:rsidP="00BA175E">
      <w:pPr>
        <w:pStyle w:val="ListParagraph"/>
        <w:numPr>
          <w:ilvl w:val="0"/>
          <w:numId w:val="10"/>
        </w:numPr>
        <w:spacing w:line="480" w:lineRule="auto"/>
        <w:ind w:left="714" w:hanging="357"/>
        <w:contextualSpacing w:val="0"/>
      </w:pPr>
      <w:r>
        <w:rPr>
          <w:b/>
        </w:rPr>
        <w:t>RANK</w:t>
      </w:r>
      <w:r w:rsidRPr="00E263DA">
        <w:t xml:space="preserve"> outcomes to include in the </w:t>
      </w:r>
      <w:r w:rsidR="004179A6">
        <w:t>core outcome set</w:t>
      </w:r>
      <w:r w:rsidR="00EE530E">
        <w:t xml:space="preserve"> </w:t>
      </w:r>
      <w:r>
        <w:t>through a two</w:t>
      </w:r>
      <w:r w:rsidR="00EE530E">
        <w:t>-</w:t>
      </w:r>
      <w:r>
        <w:t xml:space="preserve">round online </w:t>
      </w:r>
      <w:r w:rsidRPr="00E263DA">
        <w:t>survey with all relevant stakeholders</w:t>
      </w:r>
    </w:p>
    <w:p w14:paraId="0F25B605" w14:textId="187F3187" w:rsidR="00482DCE" w:rsidRPr="00EF5E63" w:rsidRDefault="00642708" w:rsidP="00BA175E">
      <w:pPr>
        <w:spacing w:line="480" w:lineRule="auto"/>
      </w:pPr>
      <w:r>
        <w:t xml:space="preserve">An online survey </w:t>
      </w:r>
      <w:r w:rsidR="00365FB5" w:rsidRPr="00EF5E63">
        <w:t xml:space="preserve">will be </w:t>
      </w:r>
      <w:r>
        <w:t>administered</w:t>
      </w:r>
      <w:r w:rsidR="00365FB5" w:rsidRPr="00EF5E63">
        <w:t xml:space="preserve"> to determine which outcomes in the list developed</w:t>
      </w:r>
      <w:r w:rsidR="00E03F97" w:rsidRPr="00EF5E63">
        <w:t xml:space="preserve"> in Step 1 are important to </w:t>
      </w:r>
      <w:r w:rsidR="00E70419">
        <w:t>different stakehol</w:t>
      </w:r>
      <w:r w:rsidR="00E70683">
        <w:t>der groups</w:t>
      </w:r>
      <w:r w:rsidR="00E03F97" w:rsidRPr="00A669E4">
        <w:t>.</w:t>
      </w:r>
      <w:r w:rsidR="00795EB5" w:rsidRPr="00A669E4">
        <w:t xml:space="preserve"> The purpose of the Delphi study is to reduce the list of potential outcomes</w:t>
      </w:r>
      <w:r w:rsidR="00B8170A" w:rsidRPr="00A669E4">
        <w:t xml:space="preserve"> to a smaller core set based on</w:t>
      </w:r>
      <w:r w:rsidR="00132AC6" w:rsidRPr="00A669E4">
        <w:t xml:space="preserve"> the collated responses of </w:t>
      </w:r>
      <w:r w:rsidR="009F05F3" w:rsidRPr="00A669E4">
        <w:t xml:space="preserve">participants, but also taking into account the potentially differing views between </w:t>
      </w:r>
      <w:r w:rsidR="000978E9" w:rsidRPr="00A669E4">
        <w:t xml:space="preserve">diverse </w:t>
      </w:r>
      <w:r w:rsidR="009F05F3" w:rsidRPr="00A669E4">
        <w:t>stakeholder groups</w:t>
      </w:r>
      <w:r w:rsidR="007A7F20" w:rsidRPr="00A669E4">
        <w:t xml:space="preserve"> and </w:t>
      </w:r>
      <w:r w:rsidR="005760FB">
        <w:t>enabling participants to change their views as part of developing a group consensus</w:t>
      </w:r>
      <w:r w:rsidR="00C855E1" w:rsidRPr="00A669E4">
        <w:t xml:space="preserve"> </w:t>
      </w:r>
      <w:r w:rsidR="00B13ECE" w:rsidRPr="00A669E4">
        <w:fldChar w:fldCharType="begin"/>
      </w:r>
      <w:r w:rsidR="002C0100">
        <w:instrText xml:space="preserve"> ADDIN EN.CITE &lt;EndNote&gt;&lt;Cite&gt;&lt;Author&gt;Sinha&lt;/Author&gt;&lt;Year&gt;2011&lt;/Year&gt;&lt;RecNum&gt;1038&lt;/RecNum&gt;&lt;DisplayText&gt;[40]&lt;/DisplayText&gt;&lt;record&gt;&lt;rec-number&gt;1038&lt;/rec-number&gt;&lt;foreign-keys&gt;&lt;key app="EN" db-id="da0w55s2j2ztwlexxzzvdvsifvf92fadwxx5" timestamp="1452523167"&gt;1038&lt;/key&gt;&lt;/foreign-keys&gt;&lt;ref-type name="Journal Article"&gt;17&lt;/ref-type&gt;&lt;contributors&gt;&lt;authors&gt;&lt;author&gt;Sinha, I. P.&lt;/author&gt;&lt;author&gt;Smyth, R. L.&lt;/author&gt;&lt;author&gt;Williamson, P. R.&lt;/author&gt;&lt;/authors&gt;&lt;/contributors&gt;&lt;auth-address&gt;University of Liverpool, Alder Hey Children&amp;apos;s Hospital, Liverpool, United Kingdom. iansinha@liv.ac.uk&lt;/auth-address&gt;&lt;titles&gt;&lt;title&gt;Using the Delphi technique to determine which outcomes to measure in clinical trials: recommendations for the future based on a systematic review of existing studie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393&lt;/pages&gt;&lt;volume&gt;8&lt;/volume&gt;&lt;number&gt;1&lt;/number&gt;&lt;edition&gt;2011/02/02&lt;/edition&gt;&lt;keywords&gt;&lt;keyword&gt;Clinical Trials as Topic/methods/*statistics &amp;amp; numerical data&lt;/keyword&gt;&lt;keyword&gt;Consensus&lt;/keyword&gt;&lt;keyword&gt;*Delphi Technique&lt;/keyword&gt;&lt;keyword&gt;Forecasting&lt;/keyword&gt;&lt;keyword&gt;Humans&lt;/keyword&gt;&lt;keyword&gt;Outcome Assessment (Health Care)/*methods&lt;/keyword&gt;&lt;keyword&gt;Patient Dropouts/psychology&lt;/keyword&gt;&lt;keyword&gt;Research Design&lt;/keyword&gt;&lt;keyword&gt;Surveys and Questionnaires&lt;/keyword&gt;&lt;/keywords&gt;&lt;dates&gt;&lt;year&gt;2011&lt;/year&gt;&lt;/dates&gt;&lt;isbn&gt;1549-1277&lt;/isbn&gt;&lt;accession-num&gt;21283604&lt;/accession-num&gt;&lt;urls&gt;&lt;/urls&gt;&lt;custom2&gt;Pmc3026691&lt;/custom2&gt;&lt;electronic-resource-num&gt;10.1371/journal.pmed.1000393&lt;/electronic-resource-num&gt;&lt;remote-database-provider&gt;NLM&lt;/remote-database-provider&gt;&lt;language&gt;eng&lt;/language&gt;&lt;/record&gt;&lt;/Cite&gt;&lt;/EndNote&gt;</w:instrText>
      </w:r>
      <w:r w:rsidR="00B13ECE" w:rsidRPr="00A669E4">
        <w:fldChar w:fldCharType="separate"/>
      </w:r>
      <w:r w:rsidR="001E1E46">
        <w:rPr>
          <w:noProof/>
        </w:rPr>
        <w:t>[40]</w:t>
      </w:r>
      <w:r w:rsidR="00B13ECE" w:rsidRPr="00A669E4">
        <w:fldChar w:fldCharType="end"/>
      </w:r>
      <w:r w:rsidR="009F05F3" w:rsidRPr="00A669E4">
        <w:t>. Unlike methods like Nominal Ranking Technique, a Delphi study does not require participants to interact</w:t>
      </w:r>
      <w:r w:rsidR="0078067E" w:rsidRPr="00A669E4">
        <w:t xml:space="preserve"> to reach a consensus</w:t>
      </w:r>
      <w:r w:rsidR="009F05F3" w:rsidRPr="00A669E4">
        <w:t xml:space="preserve">, </w:t>
      </w:r>
      <w:r w:rsidR="0078067E" w:rsidRPr="00A669E4">
        <w:t>and</w:t>
      </w:r>
      <w:r w:rsidR="009F05F3" w:rsidRPr="00A669E4">
        <w:t xml:space="preserve"> instead provides all participants with an equal opportunity to input directly and anonymously.</w:t>
      </w:r>
      <w:r w:rsidR="0078067E" w:rsidRPr="00A669E4">
        <w:t xml:space="preserve"> </w:t>
      </w:r>
      <w:r w:rsidR="00EE530E">
        <w:t>T</w:t>
      </w:r>
      <w:r w:rsidR="0078067E" w:rsidRPr="00A669E4">
        <w:t>his study draws on methods em</w:t>
      </w:r>
      <w:r w:rsidR="00C855E1" w:rsidRPr="00A669E4">
        <w:t xml:space="preserve">ployed in </w:t>
      </w:r>
      <w:r w:rsidR="00EE530E">
        <w:t xml:space="preserve">other </w:t>
      </w:r>
      <w:r w:rsidR="00C855E1" w:rsidRPr="00A669E4">
        <w:t xml:space="preserve">relevant studies </w:t>
      </w:r>
      <w:r w:rsidR="00B13ECE" w:rsidRPr="00A669E4">
        <w:fldChar w:fldCharType="begin">
          <w:fldData xml:space="preserve">PEVuZE5vdGU+PENpdGU+PEF1dGhvcj5LZWVsZXk8L0F1dGhvcj48WWVhcj4yMDE1PC9ZZWFyPjxS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=
</w:fldData>
        </w:fldChar>
      </w:r>
      <w:r w:rsidR="002C0100">
        <w:instrText xml:space="preserve"> ADDIN EN.CITE </w:instrText>
      </w:r>
      <w:r w:rsidR="002C0100">
        <w:fldChar w:fldCharType="begin">
          <w:fldData xml:space="preserve">PEVuZE5vdGU+PENpdGU+PEF1dGhvcj5LZWVsZXk8L0F1dGhvcj48WWVhcj4yMDE1PC9ZZWFyPjxS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=
</w:fldData>
        </w:fldChar>
      </w:r>
      <w:r w:rsidR="002C0100">
        <w:instrText xml:space="preserve"> ADDIN EN.CITE.DATA </w:instrText>
      </w:r>
      <w:r w:rsidR="002C0100">
        <w:fldChar w:fldCharType="end"/>
      </w:r>
      <w:r w:rsidR="00B13ECE" w:rsidRPr="00A669E4">
        <w:fldChar w:fldCharType="separate"/>
      </w:r>
      <w:r w:rsidR="0018050F">
        <w:rPr>
          <w:noProof/>
        </w:rPr>
        <w:t>[29, 41, 42]</w:t>
      </w:r>
      <w:r w:rsidR="00B13ECE" w:rsidRPr="00A669E4">
        <w:fldChar w:fldCharType="end"/>
      </w:r>
      <w:r w:rsidR="0078067E" w:rsidRPr="00A669E4">
        <w:t xml:space="preserve">, and also takes into account the potential burden on </w:t>
      </w:r>
      <w:r w:rsidR="004F0883">
        <w:t>patient</w:t>
      </w:r>
      <w:r w:rsidR="00B8170A" w:rsidRPr="00A669E4">
        <w:t xml:space="preserve"> and health </w:t>
      </w:r>
      <w:r w:rsidR="00D63598">
        <w:t xml:space="preserve">and social care </w:t>
      </w:r>
      <w:r w:rsidR="00B8170A" w:rsidRPr="00A669E4">
        <w:t xml:space="preserve">professional </w:t>
      </w:r>
      <w:r w:rsidR="0078067E" w:rsidRPr="00A669E4">
        <w:t>participants of taking part in a study involving several stages.</w:t>
      </w:r>
      <w:r w:rsidR="00EE61A0" w:rsidRPr="00A669E4">
        <w:t xml:space="preserve"> Although potential participants will be </w:t>
      </w:r>
      <w:r w:rsidR="00EE61A0" w:rsidRPr="00A669E4">
        <w:lastRenderedPageBreak/>
        <w:t xml:space="preserve">encouraged to take part in the online </w:t>
      </w:r>
      <w:r w:rsidR="00BB4197">
        <w:t>survey</w:t>
      </w:r>
      <w:r w:rsidR="00EE61A0" w:rsidRPr="00A669E4">
        <w:t xml:space="preserve">, a paper version will be available to ensure that </w:t>
      </w:r>
      <w:r w:rsidR="00C62AB7">
        <w:t>patients</w:t>
      </w:r>
      <w:r w:rsidR="00EE61A0" w:rsidRPr="00A669E4">
        <w:t xml:space="preserve"> </w:t>
      </w:r>
      <w:r w:rsidR="00796E36">
        <w:t xml:space="preserve">and carers </w:t>
      </w:r>
      <w:r w:rsidR="00EE61A0" w:rsidRPr="00A669E4">
        <w:t>in p</w:t>
      </w:r>
      <w:r w:rsidR="0023428C">
        <w:t>articular are able to take part.</w:t>
      </w:r>
    </w:p>
    <w:p w14:paraId="34C49A49" w14:textId="77777777" w:rsidR="00A433EE" w:rsidRDefault="005C1C6F" w:rsidP="00BA175E">
      <w:pPr>
        <w:spacing w:line="480" w:lineRule="auto"/>
      </w:pPr>
      <w:r w:rsidRPr="00C14E98">
        <w:rPr>
          <w:b/>
        </w:rPr>
        <w:t>Participants:</w:t>
      </w:r>
      <w:r w:rsidRPr="00C14E98">
        <w:t xml:space="preserve"> </w:t>
      </w:r>
      <w:r w:rsidR="007A7726">
        <w:t xml:space="preserve">The following stakeholders will be purposively sampled to ensure good representation </w:t>
      </w:r>
      <w:r w:rsidR="007A7726" w:rsidRPr="0023428C">
        <w:t xml:space="preserve">across the different groups: </w:t>
      </w:r>
    </w:p>
    <w:p w14:paraId="755FAC65" w14:textId="77777777" w:rsidR="00A433EE" w:rsidRDefault="00184A3F" w:rsidP="00BA175E">
      <w:pPr>
        <w:pStyle w:val="ListParagraph"/>
        <w:numPr>
          <w:ilvl w:val="0"/>
          <w:numId w:val="16"/>
        </w:numPr>
        <w:spacing w:line="480" w:lineRule="auto"/>
      </w:pPr>
      <w:r>
        <w:t>Adults</w:t>
      </w:r>
      <w:r w:rsidR="005C1C6F" w:rsidRPr="0023428C">
        <w:t xml:space="preserve"> with </w:t>
      </w:r>
      <w:r w:rsidR="005C1C6F" w:rsidRPr="00AB4D5A">
        <w:t xml:space="preserve">coexisting SMI </w:t>
      </w:r>
      <w:r w:rsidRPr="00AB4D5A">
        <w:t xml:space="preserve">(which for this study we define as illnesses in which psychosis occurs including schizophrenia, schizoaffective disorder, bipolar disorder and severe depression) </w:t>
      </w:r>
      <w:r w:rsidR="005C1C6F" w:rsidRPr="00AB4D5A">
        <w:t xml:space="preserve">and </w:t>
      </w:r>
      <w:r w:rsidRPr="00AB4D5A">
        <w:t xml:space="preserve">type 2 </w:t>
      </w:r>
      <w:r w:rsidR="005C1C6F" w:rsidRPr="00AB4D5A">
        <w:t>diabetes living</w:t>
      </w:r>
      <w:r w:rsidR="005C1C6F" w:rsidRPr="0023428C">
        <w:t xml:space="preserve"> in the community</w:t>
      </w:r>
      <w:r w:rsidR="00055877" w:rsidRPr="0023428C">
        <w:t xml:space="preserve"> (n=</w:t>
      </w:r>
      <w:r w:rsidR="00AE504F" w:rsidRPr="0023428C">
        <w:t>5-</w:t>
      </w:r>
      <w:r w:rsidR="00055877" w:rsidRPr="0023428C">
        <w:t>10)</w:t>
      </w:r>
      <w:r w:rsidR="005C1C6F" w:rsidRPr="0023428C">
        <w:t xml:space="preserve">; </w:t>
      </w:r>
    </w:p>
    <w:p w14:paraId="7265A2A3" w14:textId="2AE8081E" w:rsidR="00A433EE" w:rsidRDefault="00A433EE" w:rsidP="00BA175E">
      <w:pPr>
        <w:pStyle w:val="ListParagraph"/>
        <w:numPr>
          <w:ilvl w:val="0"/>
          <w:numId w:val="16"/>
        </w:numPr>
        <w:spacing w:line="480" w:lineRule="auto"/>
      </w:pPr>
      <w:r>
        <w:t>C</w:t>
      </w:r>
      <w:r w:rsidR="005C1C6F" w:rsidRPr="0023428C">
        <w:t>arers/ supporters (expected to be a spouse, other family member or close friend providing regular care or support to a person with SMI and diabetes)</w:t>
      </w:r>
      <w:r w:rsidR="00055877" w:rsidRPr="0023428C">
        <w:t xml:space="preserve"> (n=</w:t>
      </w:r>
      <w:r w:rsidR="00AE504F" w:rsidRPr="0023428C">
        <w:t>5-</w:t>
      </w:r>
      <w:r w:rsidR="00055877" w:rsidRPr="0023428C">
        <w:t>10)</w:t>
      </w:r>
      <w:r w:rsidR="005C1C6F" w:rsidRPr="0023428C">
        <w:t xml:space="preserve">; </w:t>
      </w:r>
    </w:p>
    <w:p w14:paraId="401D4279" w14:textId="6D3B8065" w:rsidR="00A433EE" w:rsidRDefault="00A433EE" w:rsidP="00BA175E">
      <w:pPr>
        <w:pStyle w:val="ListParagraph"/>
        <w:numPr>
          <w:ilvl w:val="0"/>
          <w:numId w:val="16"/>
        </w:numPr>
        <w:spacing w:line="480" w:lineRule="auto"/>
      </w:pPr>
      <w:r>
        <w:t>H</w:t>
      </w:r>
      <w:r w:rsidR="002D2E4A">
        <w:t>ealth</w:t>
      </w:r>
      <w:r w:rsidR="000B5935">
        <w:t xml:space="preserve"> and social </w:t>
      </w:r>
      <w:r w:rsidR="00055877" w:rsidRPr="0023428C">
        <w:t>care staff</w:t>
      </w:r>
      <w:r w:rsidR="005C1C6F" w:rsidRPr="0023428C">
        <w:t xml:space="preserve"> (to include GPs, </w:t>
      </w:r>
      <w:proofErr w:type="spellStart"/>
      <w:r w:rsidR="005C1C6F" w:rsidRPr="0023428C">
        <w:t>diabetologists</w:t>
      </w:r>
      <w:proofErr w:type="spellEnd"/>
      <w:r w:rsidR="005C1C6F" w:rsidRPr="0023428C">
        <w:t xml:space="preserve">, psychiatrists, </w:t>
      </w:r>
      <w:r w:rsidR="002D2E4A">
        <w:t xml:space="preserve">psychologists, </w:t>
      </w:r>
      <w:r w:rsidR="005C1C6F" w:rsidRPr="0023428C">
        <w:t>nurses</w:t>
      </w:r>
      <w:r w:rsidR="00CC0821">
        <w:t>, mental health</w:t>
      </w:r>
      <w:r w:rsidR="00055877" w:rsidRPr="0023428C">
        <w:t xml:space="preserve"> </w:t>
      </w:r>
      <w:r w:rsidR="004A402E">
        <w:t>care co-ordinators</w:t>
      </w:r>
      <w:r w:rsidR="00055877" w:rsidRPr="0023428C">
        <w:t>,</w:t>
      </w:r>
      <w:r w:rsidR="005C1C6F" w:rsidRPr="0023428C">
        <w:t xml:space="preserve"> </w:t>
      </w:r>
      <w:r w:rsidR="000B5935">
        <w:t xml:space="preserve">social workers, </w:t>
      </w:r>
      <w:r w:rsidR="005C1C6F" w:rsidRPr="0023428C">
        <w:t>and other staff supporting this patient group)</w:t>
      </w:r>
      <w:r w:rsidR="00055877" w:rsidRPr="0023428C">
        <w:t xml:space="preserve"> </w:t>
      </w:r>
      <w:r w:rsidR="004E431C">
        <w:t>(</w:t>
      </w:r>
      <w:r w:rsidR="00055877" w:rsidRPr="0023428C">
        <w:t>n=</w:t>
      </w:r>
      <w:r w:rsidR="00AE504F" w:rsidRPr="0023428C">
        <w:t>15-</w:t>
      </w:r>
      <w:r w:rsidR="00055877" w:rsidRPr="0023428C">
        <w:t>20)</w:t>
      </w:r>
      <w:r w:rsidR="005C1C6F" w:rsidRPr="0023428C">
        <w:t xml:space="preserve">; </w:t>
      </w:r>
    </w:p>
    <w:p w14:paraId="3D8BEE27" w14:textId="77777777" w:rsidR="00A433EE" w:rsidRDefault="00A433EE" w:rsidP="00BA175E">
      <w:pPr>
        <w:pStyle w:val="ListParagraph"/>
        <w:numPr>
          <w:ilvl w:val="0"/>
          <w:numId w:val="16"/>
        </w:numPr>
        <w:spacing w:line="480" w:lineRule="auto"/>
      </w:pPr>
      <w:r>
        <w:t>H</w:t>
      </w:r>
      <w:r w:rsidR="005C1C6F" w:rsidRPr="0023428C">
        <w:t>ealth service managers and commissioners</w:t>
      </w:r>
      <w:r w:rsidR="00055877" w:rsidRPr="0023428C">
        <w:t xml:space="preserve"> (n=5-10)</w:t>
      </w:r>
      <w:r w:rsidR="005C1C6F" w:rsidRPr="0023428C">
        <w:t xml:space="preserve">; </w:t>
      </w:r>
    </w:p>
    <w:p w14:paraId="3C3C31F9" w14:textId="77777777" w:rsidR="00A433EE" w:rsidRDefault="00A433EE" w:rsidP="00BA175E">
      <w:pPr>
        <w:pStyle w:val="ListParagraph"/>
        <w:numPr>
          <w:ilvl w:val="0"/>
          <w:numId w:val="16"/>
        </w:numPr>
        <w:spacing w:line="480" w:lineRule="auto"/>
      </w:pPr>
      <w:r>
        <w:t>A</w:t>
      </w:r>
      <w:r w:rsidR="005C1C6F" w:rsidRPr="0023428C">
        <w:t xml:space="preserve">cademic experts </w:t>
      </w:r>
      <w:r w:rsidR="00EE530E">
        <w:t xml:space="preserve">in diabetes, mental illness, </w:t>
      </w:r>
      <w:r>
        <w:t xml:space="preserve">primary care and </w:t>
      </w:r>
      <w:r w:rsidR="00EE530E">
        <w:t>outcome measurement</w:t>
      </w:r>
      <w:r>
        <w:t xml:space="preserve"> </w:t>
      </w:r>
      <w:r w:rsidRPr="0023428C">
        <w:t>(n=</w:t>
      </w:r>
      <w:r>
        <w:t>15 to 25).</w:t>
      </w:r>
      <w:r w:rsidR="00A13356" w:rsidRPr="0023428C">
        <w:t xml:space="preserve"> </w:t>
      </w:r>
    </w:p>
    <w:p w14:paraId="6C55F532" w14:textId="501626CA" w:rsidR="005C1C6F" w:rsidRDefault="00A13356" w:rsidP="00BA175E">
      <w:pPr>
        <w:spacing w:line="480" w:lineRule="auto"/>
      </w:pPr>
      <w:r w:rsidRPr="0023428C">
        <w:t xml:space="preserve">Sample sizes vary across </w:t>
      </w:r>
      <w:r w:rsidR="00367AFA">
        <w:t xml:space="preserve">Delphi </w:t>
      </w:r>
      <w:r w:rsidRPr="0023428C">
        <w:t>studies</w:t>
      </w:r>
      <w:r w:rsidR="007A7726" w:rsidRPr="0023428C">
        <w:t xml:space="preserve">; based on previous work </w:t>
      </w:r>
      <w:r w:rsidR="00694D50">
        <w:fldChar w:fldCharType="begin">
          <w:fldData xml:space="preserve">PEVuZE5vdGU+PENpdGU+PEF1dGhvcj5HYXJnb248L0F1dGhvcj48WWVhcj4yMDE0PC9ZZWFyPjxS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k5MTExPC9wYWdlcz48dm9sdW1lPjk8L3ZvbHVtZT48bnVtYmVyPjY8L251bWJlcj48ZWRpdGlv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=
</w:fldData>
        </w:fldChar>
      </w:r>
      <w:r w:rsidR="002C0100">
        <w:instrText xml:space="preserve"> ADDIN EN.CITE </w:instrText>
      </w:r>
      <w:r w:rsidR="002C0100">
        <w:fldChar w:fldCharType="begin">
          <w:fldData xml:space="preserve">PEVuZE5vdGU+PENpdGU+PEF1dGhvcj5HYXJnb248L0F1dGhvcj48WWVhcj4yMDE0PC9ZZWFyPjxS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k5MTExPC9wYWdlcz48dm9sdW1lPjk8L3ZvbHVtZT48bnVtYmVyPjY8L251bWJlcj48ZWRpdGlv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=
</w:fldData>
        </w:fldChar>
      </w:r>
      <w:r w:rsidR="002C0100">
        <w:instrText xml:space="preserve"> ADDIN EN.CITE.DATA </w:instrText>
      </w:r>
      <w:r w:rsidR="002C0100">
        <w:fldChar w:fldCharType="end"/>
      </w:r>
      <w:r w:rsidR="00694D50">
        <w:fldChar w:fldCharType="separate"/>
      </w:r>
      <w:r w:rsidR="00694D50">
        <w:rPr>
          <w:noProof/>
        </w:rPr>
        <w:t>[26]</w:t>
      </w:r>
      <w:r w:rsidR="00694D50">
        <w:fldChar w:fldCharType="end"/>
      </w:r>
      <w:r w:rsidR="00694D50">
        <w:t xml:space="preserve"> </w:t>
      </w:r>
      <w:r w:rsidR="007A7726" w:rsidRPr="0023428C">
        <w:t xml:space="preserve">and taking into account the small </w:t>
      </w:r>
      <w:r w:rsidR="00A433EE" w:rsidRPr="00AB4D5A">
        <w:t xml:space="preserve">target </w:t>
      </w:r>
      <w:r w:rsidR="007A7726" w:rsidRPr="00AB4D5A">
        <w:t>patient population, this study will aim to recruit between 50 and 75 participants to the first round.</w:t>
      </w:r>
      <w:r w:rsidR="00AE504F" w:rsidRPr="00AB4D5A">
        <w:t xml:space="preserve"> To ensure good representation of </w:t>
      </w:r>
      <w:r w:rsidR="00274CCA">
        <w:t>patients</w:t>
      </w:r>
      <w:r w:rsidR="00AE504F" w:rsidRPr="00AB4D5A">
        <w:t>, the DIAMONDS PPI Panel will also</w:t>
      </w:r>
      <w:r w:rsidR="00367AFA" w:rsidRPr="00AB4D5A">
        <w:t xml:space="preserve"> be invited to</w:t>
      </w:r>
      <w:r w:rsidR="00AE504F" w:rsidRPr="00AB4D5A">
        <w:t xml:space="preserve"> take part in the Delphi study (n=5-10).</w:t>
      </w:r>
    </w:p>
    <w:p w14:paraId="38AC73E7" w14:textId="0E266362" w:rsidR="00473B99" w:rsidRPr="0023428C" w:rsidRDefault="0023428C" w:rsidP="00BA175E">
      <w:pPr>
        <w:spacing w:line="480" w:lineRule="auto"/>
      </w:pPr>
      <w:r w:rsidRPr="0023428C">
        <w:rPr>
          <w:b/>
        </w:rPr>
        <w:t>Recruitment</w:t>
      </w:r>
      <w:r w:rsidR="00C14E98" w:rsidRPr="0023428C">
        <w:rPr>
          <w:b/>
        </w:rPr>
        <w:t>:</w:t>
      </w:r>
      <w:r w:rsidR="00B228FF" w:rsidRPr="0023428C">
        <w:t xml:space="preserve"> </w:t>
      </w:r>
      <w:r w:rsidR="00B54B4A">
        <w:t>Patients</w:t>
      </w:r>
      <w:r w:rsidR="000E1C0C" w:rsidRPr="0023428C">
        <w:t xml:space="preserve"> </w:t>
      </w:r>
      <w:r w:rsidR="00A433EE">
        <w:t xml:space="preserve">and carers </w:t>
      </w:r>
      <w:r w:rsidR="000E1C0C" w:rsidRPr="0023428C">
        <w:t xml:space="preserve">will be </w:t>
      </w:r>
      <w:r w:rsidR="00220D77" w:rsidRPr="0023428C">
        <w:t>recruited through</w:t>
      </w:r>
      <w:r w:rsidR="000E1C0C" w:rsidRPr="0023428C">
        <w:t xml:space="preserve"> Community Mental Health Teams (CMHTs)</w:t>
      </w:r>
      <w:r w:rsidR="00220D77" w:rsidRPr="0023428C">
        <w:t xml:space="preserve"> based</w:t>
      </w:r>
      <w:r w:rsidR="000E1C0C" w:rsidRPr="0023428C">
        <w:t xml:space="preserve"> in participating mental health NHS Trusts</w:t>
      </w:r>
      <w:r w:rsidR="00107053">
        <w:t xml:space="preserve"> in one region of England</w:t>
      </w:r>
      <w:r w:rsidR="000E1C0C" w:rsidRPr="0023428C">
        <w:t>, using ca</w:t>
      </w:r>
      <w:r w:rsidR="00A433EE">
        <w:t>r</w:t>
      </w:r>
      <w:r w:rsidR="000E1C0C" w:rsidRPr="0023428C">
        <w:t xml:space="preserve">e co-ordinators </w:t>
      </w:r>
      <w:r w:rsidR="00184A3F">
        <w:t xml:space="preserve">(mental health nurses, </w:t>
      </w:r>
      <w:r w:rsidR="003777B4">
        <w:t xml:space="preserve">occupational therapists, </w:t>
      </w:r>
      <w:r w:rsidR="00184A3F">
        <w:t xml:space="preserve">social workers, and support workers who case manage individuals with SMI) </w:t>
      </w:r>
      <w:r w:rsidR="000E1C0C" w:rsidRPr="0023428C">
        <w:t>to identify and invite eligible patients</w:t>
      </w:r>
      <w:r w:rsidR="00B841DA">
        <w:t xml:space="preserve"> </w:t>
      </w:r>
      <w:r w:rsidR="000E1C0C" w:rsidRPr="0023428C">
        <w:t>on their caseloads</w:t>
      </w:r>
      <w:r w:rsidR="00184A3F">
        <w:t xml:space="preserve"> who</w:t>
      </w:r>
      <w:r w:rsidR="00914C15">
        <w:t>m</w:t>
      </w:r>
      <w:r w:rsidR="00184A3F">
        <w:t xml:space="preserve"> they assess as having capacity to consent</w:t>
      </w:r>
      <w:r w:rsidR="000E1C0C" w:rsidRPr="0023428C">
        <w:t>.</w:t>
      </w:r>
      <w:r w:rsidR="00220D77" w:rsidRPr="0023428C">
        <w:t xml:space="preserve"> </w:t>
      </w:r>
      <w:r w:rsidR="00B841DA">
        <w:t>Other p</w:t>
      </w:r>
      <w:r w:rsidR="00B841DA" w:rsidRPr="0023428C">
        <w:t xml:space="preserve">articipants will be recruited through NHS and third sector organisations involved in the </w:t>
      </w:r>
      <w:r w:rsidR="00315AB9">
        <w:t>wider</w:t>
      </w:r>
      <w:r w:rsidR="00B841DA" w:rsidRPr="0023428C">
        <w:t xml:space="preserve"> research program</w:t>
      </w:r>
      <w:r w:rsidR="00DB0F47">
        <w:t xml:space="preserve">me. </w:t>
      </w:r>
      <w:r w:rsidR="00692F49">
        <w:t xml:space="preserve">Participants will be informed that there will be two stages in the survey. </w:t>
      </w:r>
      <w:r w:rsidR="00473B99" w:rsidRPr="00694D50">
        <w:t xml:space="preserve">We will also seek endorsement for this work from professional </w:t>
      </w:r>
      <w:r w:rsidR="00473B99" w:rsidRPr="00694D50">
        <w:lastRenderedPageBreak/>
        <w:t xml:space="preserve">organisations to assist with recruitment for the Delphi study and </w:t>
      </w:r>
      <w:r w:rsidR="00E77C5C" w:rsidRPr="00694D50">
        <w:t xml:space="preserve">also </w:t>
      </w:r>
      <w:r w:rsidR="00473B99" w:rsidRPr="00694D50">
        <w:t xml:space="preserve">adoption of the </w:t>
      </w:r>
      <w:r w:rsidR="004179A6" w:rsidRPr="00694D50">
        <w:t>core outcome set</w:t>
      </w:r>
      <w:r w:rsidR="00473B99" w:rsidRPr="00694D50">
        <w:t xml:space="preserve"> i</w:t>
      </w:r>
      <w:r w:rsidRPr="00694D50">
        <w:t>nto research and practice.</w:t>
      </w:r>
    </w:p>
    <w:p w14:paraId="4AE73EC2" w14:textId="4FBD44C5" w:rsidR="00D6096D" w:rsidRPr="00DD0FB6" w:rsidRDefault="00365FB5" w:rsidP="00BA175E">
      <w:pPr>
        <w:spacing w:line="480" w:lineRule="auto"/>
      </w:pPr>
      <w:r w:rsidRPr="0023428C">
        <w:rPr>
          <w:b/>
        </w:rPr>
        <w:t>D</w:t>
      </w:r>
      <w:r w:rsidR="0023428C" w:rsidRPr="0023428C">
        <w:rPr>
          <w:b/>
        </w:rPr>
        <w:t>elphi round one survey</w:t>
      </w:r>
      <w:r w:rsidRPr="0023428C">
        <w:rPr>
          <w:b/>
        </w:rPr>
        <w:t>:</w:t>
      </w:r>
      <w:r w:rsidRPr="0023428C">
        <w:t xml:space="preserve"> </w:t>
      </w:r>
      <w:r w:rsidR="006801CD" w:rsidRPr="0023428C">
        <w:t>The survey will be designed and admin</w:t>
      </w:r>
      <w:r w:rsidR="00B87210">
        <w:t xml:space="preserve">istered using </w:t>
      </w:r>
      <w:proofErr w:type="spellStart"/>
      <w:r w:rsidR="00B87210">
        <w:t>Qualtrics</w:t>
      </w:r>
      <w:proofErr w:type="spellEnd"/>
      <w:r w:rsidR="00B87210">
        <w:t xml:space="preserve"> </w:t>
      </w:r>
      <w:r w:rsidR="00B87210">
        <w:fldChar w:fldCharType="begin"/>
      </w:r>
      <w:r w:rsidR="00B87210">
        <w:instrText xml:space="preserve"> ADDIN EN.CITE &lt;EndNote&gt;&lt;Cite&gt;&lt;Author&gt;Qualtrics&lt;/Author&gt;&lt;Year&gt;2016&lt;/Year&gt;&lt;RecNum&gt;1280&lt;/RecNum&gt;&lt;DisplayText&gt;[43]&lt;/DisplayText&gt;&lt;record&gt;&lt;rec-number&gt;1280&lt;/rec-number&gt;&lt;foreign-keys&gt;&lt;key app="EN" db-id="da0w55s2j2ztwlexxzzvdvsifvf92fadwxx5" timestamp="1465812069"&gt;1280&lt;/key&gt;&lt;/foreign-keys&gt;&lt;ref-type name="Web Page"&gt;12&lt;/ref-type&gt;&lt;contributors&gt;&lt;authors&gt;&lt;author&gt;Qualtrics,&lt;/author&gt;&lt;/authors&gt;&lt;/contributors&gt;&lt;titles&gt;&lt;title&gt;Qualtrics Research Suite&lt;/title&gt;&lt;/titles&gt;&lt;number&gt;25 May 2016&lt;/number&gt;&lt;dates&gt;&lt;year&gt;2016&lt;/year&gt;&lt;/dates&gt;&lt;urls&gt;&lt;related-urls&gt;&lt;url&gt;https://www.qualtrics.com/research-suite/&lt;/url&gt;&lt;/related-urls&gt;&lt;/urls&gt;&lt;/record&gt;&lt;/Cite&gt;&lt;/EndNote&gt;</w:instrText>
      </w:r>
      <w:r w:rsidR="00B87210">
        <w:fldChar w:fldCharType="separate"/>
      </w:r>
      <w:r w:rsidR="00B87210">
        <w:rPr>
          <w:noProof/>
        </w:rPr>
        <w:t>[43]</w:t>
      </w:r>
      <w:r w:rsidR="00B87210">
        <w:fldChar w:fldCharType="end"/>
      </w:r>
      <w:r w:rsidR="006801CD" w:rsidRPr="0023428C">
        <w:t xml:space="preserve">, a secure web-based survey tool used successfully </w:t>
      </w:r>
      <w:r w:rsidR="00CA4883">
        <w:t>in research with mental health service users</w:t>
      </w:r>
      <w:r w:rsidR="006403A9">
        <w:t xml:space="preserve"> </w:t>
      </w:r>
      <w:r w:rsidR="00B13ECE">
        <w:fldChar w:fldCharType="begin"/>
      </w:r>
      <w:r w:rsidR="00B87210">
        <w:instrText xml:space="preserve"> ADDIN EN.CITE &lt;EndNote&gt;&lt;Cite&gt;&lt;Author&gt;Woods&lt;/Author&gt;&lt;RecNum&gt;1250&lt;/RecNum&gt;&lt;DisplayText&gt;[44]&lt;/DisplayText&gt;&lt;record&gt;&lt;rec-number&gt;1250&lt;/rec-number&gt;&lt;foreign-keys&gt;&lt;key app="EN" db-id="da0w55s2j2ztwlexxzzvdvsifvf92fadwxx5" timestamp="1464625542"&gt;1250&lt;/key&gt;&lt;/foreign-keys&gt;&lt;ref-type name="Journal Article"&gt;17&lt;/ref-type&gt;&lt;contributors&gt;&lt;authors&gt;&lt;author&gt;Woods, Angela&lt;/author&gt;&lt;author&gt;Jones, Nev&lt;/author&gt;&lt;author&gt;Alderson-Day, Ben&lt;/author&gt;&lt;author&gt;Callard, Felicity&lt;/author&gt;&lt;author&gt;Fernyhough, Charles&lt;/author&gt;&lt;/authors&gt;&lt;/contributors&gt;&lt;titles&gt;&lt;title&gt;Experiences of hearing voices: analysis of a novel phenomenological survey&lt;/title&gt;&lt;secondary-title&gt;The Lancet Psychiatry&lt;/secondary-title&gt;&lt;/titles&gt;&lt;periodical&gt;&lt;full-title&gt;The Lancet Psychiatry&lt;/full-title&gt;&lt;/periodical&gt;&lt;pages&gt;323-331&lt;/pages&gt;&lt;volume&gt;2&lt;/volume&gt;&lt;number&gt;4&lt;/number&gt;&lt;dates&gt;&lt;year&gt;2015&lt;/year&gt;&lt;/dates&gt;&lt;publisher&gt;Elsevier&lt;/publisher&gt;&lt;isbn&gt;2215-0366&lt;/isbn&gt;&lt;urls&gt;&lt;related-urls&gt;&lt;url&gt;http://dx.doi.org/10.1016/S2215-0366(15)00006-1&lt;/url&gt;&lt;/related-urls&gt;&lt;/urls&gt;&lt;electronic-resource-num&gt;10.1016/S2215-0366(15)00006-1&lt;/electronic-resource-num&gt;&lt;access-date&gt;2016/05/30&lt;/access-date&gt;&lt;/record&gt;&lt;/Cite&gt;&lt;/EndNote&gt;</w:instrText>
      </w:r>
      <w:r w:rsidR="00B13ECE">
        <w:fldChar w:fldCharType="separate"/>
      </w:r>
      <w:r w:rsidR="00B87210">
        <w:rPr>
          <w:noProof/>
        </w:rPr>
        <w:t>[44]</w:t>
      </w:r>
      <w:r w:rsidR="00B13ECE">
        <w:fldChar w:fldCharType="end"/>
      </w:r>
      <w:r w:rsidR="006403A9">
        <w:t xml:space="preserve"> </w:t>
      </w:r>
      <w:r w:rsidR="00CA4883">
        <w:t xml:space="preserve">and staff supporting people with SMI </w:t>
      </w:r>
      <w:r w:rsidR="00B13ECE">
        <w:fldChar w:fldCharType="begin"/>
      </w:r>
      <w:r w:rsidR="00B87210">
        <w:instrText xml:space="preserve"> ADDIN EN.CITE &lt;EndNote&gt;&lt;Cite&gt;&lt;Author&gt;Soundy&lt;/Author&gt;&lt;Year&gt;2014&lt;/Year&gt;&lt;RecNum&gt;1249&lt;/RecNum&gt;&lt;DisplayText&gt;[45]&lt;/DisplayText&gt;&lt;record&gt;&lt;rec-number&gt;1249&lt;/rec-number&gt;&lt;foreign-keys&gt;&lt;key app="EN" db-id="da0w55s2j2ztwlexxzzvdvsifvf92fadwxx5" timestamp="1464625459"&gt;1249&lt;/key&gt;&lt;/foreign-keys&gt;&lt;ref-type name="Journal Article"&gt;17&lt;/ref-type&gt;&lt;contributors&gt;&lt;authors&gt;&lt;author&gt;Soundy, A.&lt;/author&gt;&lt;author&gt;Stubbs, B.&lt;/author&gt;&lt;author&gt;Probst, M.&lt;/author&gt;&lt;author&gt;Hemmings, L.&lt;/author&gt;&lt;author&gt;Vancampfort, D.&lt;/author&gt;&lt;/authors&gt;&lt;/contributors&gt;&lt;titles&gt;&lt;title&gt;Barriers to and facilitators of physical activity among persons with schizophrenia: a survey of physical therapists&lt;/title&gt;&lt;secondary-title&gt;Psychiatr Serv&lt;/secondary-title&gt;&lt;alt-title&gt;Psychiatric services (Washington, D.C.)&lt;/alt-title&gt;&lt;/titles&gt;&lt;periodical&gt;&lt;full-title&gt;Psychiatr Serv&lt;/full-title&gt;&lt;abbr-1&gt;Psychiatric services (Washington, D.C.)&lt;/abbr-1&gt;&lt;/periodical&gt;&lt;alt-periodical&gt;&lt;full-title&gt;Psychiatr Serv&lt;/full-title&gt;&lt;abbr-1&gt;Psychiatric services (Washington, D.C.)&lt;/abbr-1&gt;&lt;/alt-periodical&gt;&lt;pages&gt;693-6&lt;/pages&gt;&lt;volume&gt;65&lt;/volume&gt;&lt;number&gt;5&lt;/number&gt;&lt;edition&gt;2014/03/04&lt;/edition&gt;&lt;keywords&gt;&lt;keyword&gt;Adult&lt;/keyword&gt;&lt;keyword&gt;Attitude of Health Personnel&lt;/keyword&gt;&lt;keyword&gt;*Exercise&lt;/keyword&gt;&lt;keyword&gt;Female&lt;/keyword&gt;&lt;keyword&gt;Health Care Surveys&lt;/keyword&gt;&lt;keyword&gt;Health Promotion/methods&lt;/keyword&gt;&lt;keyword&gt;Humans&lt;/keyword&gt;&lt;keyword&gt;Male&lt;/keyword&gt;&lt;keyword&gt;Middle Aged&lt;/keyword&gt;&lt;keyword&gt;*Motivation&lt;/keyword&gt;&lt;keyword&gt;*Patient Compliance&lt;/keyword&gt;&lt;keyword&gt;*Physical Therapists&lt;/keyword&gt;&lt;keyword&gt;*Schizophrenia&lt;/keyword&gt;&lt;keyword&gt;Schizophrenic Psychology&lt;/keyword&gt;&lt;/keywords&gt;&lt;dates&gt;&lt;year&gt;2014&lt;/year&gt;&lt;pub-dates&gt;&lt;date&gt;May 1&lt;/date&gt;&lt;/pub-dates&gt;&lt;/dates&gt;&lt;isbn&gt;1075-2730&lt;/isbn&gt;&lt;accession-num&gt;24585134&lt;/accession-num&gt;&lt;urls&gt;&lt;/urls&gt;&lt;electronic-resource-num&gt;10.1176/appi.ps.201300276&lt;/electronic-resource-num&gt;&lt;remote-database-provider&gt;Nlm&lt;/remote-database-provider&gt;&lt;language&gt;eng&lt;/language&gt;&lt;/record&gt;&lt;/Cite&gt;&lt;/EndNote&gt;</w:instrText>
      </w:r>
      <w:r w:rsidR="00B13ECE">
        <w:fldChar w:fldCharType="separate"/>
      </w:r>
      <w:r w:rsidR="00B87210">
        <w:rPr>
          <w:noProof/>
        </w:rPr>
        <w:t>[45]</w:t>
      </w:r>
      <w:r w:rsidR="00B13ECE">
        <w:fldChar w:fldCharType="end"/>
      </w:r>
      <w:r w:rsidR="00CA4883">
        <w:t xml:space="preserve">. </w:t>
      </w:r>
      <w:r w:rsidR="00BE4CE7" w:rsidRPr="0023428C">
        <w:t xml:space="preserve">All participants will be assigned a unique identifier and basic demographics will be collected to assist with the analysis and collation of responses. During round one, all potential outcomes will be presented to participants, who will be asked to </w:t>
      </w:r>
      <w:r w:rsidR="00D6096D" w:rsidRPr="0023428C">
        <w:t xml:space="preserve">rate the importance of each outcome </w:t>
      </w:r>
      <w:r w:rsidR="00692F49" w:rsidRPr="00692F49">
        <w:t xml:space="preserve">on </w:t>
      </w:r>
      <w:r w:rsidR="009E76E2">
        <w:t xml:space="preserve">a </w:t>
      </w:r>
      <w:r w:rsidR="00EF16DD">
        <w:t>s</w:t>
      </w:r>
      <w:r w:rsidR="009E76E2">
        <w:t>cale</w:t>
      </w:r>
      <w:r w:rsidR="00EF16DD">
        <w:t xml:space="preserve"> with anchors ranging from </w:t>
      </w:r>
      <w:r w:rsidR="00D6096D" w:rsidRPr="00DD0FB6">
        <w:t xml:space="preserve">one being not important </w:t>
      </w:r>
      <w:r w:rsidR="00EF16DD">
        <w:t>to</w:t>
      </w:r>
      <w:r w:rsidR="00D6096D" w:rsidRPr="00DD0FB6">
        <w:t xml:space="preserve"> nine being </w:t>
      </w:r>
      <w:r w:rsidR="00880AD4">
        <w:t>of critical importance</w:t>
      </w:r>
      <w:r w:rsidR="00692F49" w:rsidRPr="00DD0FB6">
        <w:t xml:space="preserve">. </w:t>
      </w:r>
    </w:p>
    <w:p w14:paraId="245F6A27" w14:textId="4333D7C2" w:rsidR="00D6096D" w:rsidRPr="00692F49" w:rsidRDefault="00AB60A2" w:rsidP="00BA175E">
      <w:pPr>
        <w:spacing w:line="480" w:lineRule="auto"/>
      </w:pPr>
      <w:r>
        <w:t>Using free text boxes</w:t>
      </w:r>
      <w:r w:rsidR="00301A41">
        <w:t xml:space="preserve"> participants will </w:t>
      </w:r>
      <w:r w:rsidR="00D6096D" w:rsidRPr="00692F49">
        <w:t>have an opportunity to provide writte</w:t>
      </w:r>
      <w:r w:rsidR="00D2624E" w:rsidRPr="00692F49">
        <w:t>n feedback about their choices</w:t>
      </w:r>
      <w:r w:rsidR="00385287" w:rsidRPr="00692F49">
        <w:t xml:space="preserve">, </w:t>
      </w:r>
      <w:r w:rsidR="00D6096D" w:rsidRPr="00692F49">
        <w:t>and to suggest additional outcomes that they believe are importa</w:t>
      </w:r>
      <w:r w:rsidR="00AC1CB7">
        <w:t>nt. Participants will be given four</w:t>
      </w:r>
      <w:r w:rsidR="00D6096D" w:rsidRPr="00692F49">
        <w:t xml:space="preserve"> weeks to complete the survey – response rates will be monitored throughout to ensure good representation across the participant groups.</w:t>
      </w:r>
      <w:r w:rsidR="00497EE8">
        <w:t xml:space="preserve"> </w:t>
      </w:r>
      <w:r w:rsidR="002C2CD4" w:rsidRPr="00B841DA">
        <w:t xml:space="preserve">If </w:t>
      </w:r>
      <w:r w:rsidR="00C17E59">
        <w:t>a</w:t>
      </w:r>
      <w:r w:rsidR="002C2CD4" w:rsidRPr="00B841DA">
        <w:t xml:space="preserve"> stakeholder gr</w:t>
      </w:r>
      <w:r w:rsidR="008E2F98">
        <w:t>oup is under-represented</w:t>
      </w:r>
      <w:r w:rsidR="00DE6296">
        <w:t xml:space="preserve"> </w:t>
      </w:r>
      <w:r w:rsidR="002C2CD4" w:rsidRPr="00B841DA">
        <w:t>in the survey</w:t>
      </w:r>
      <w:r w:rsidR="00692F49" w:rsidRPr="00B841DA">
        <w:t xml:space="preserve"> (</w:t>
      </w:r>
      <w:r w:rsidR="00DE6296">
        <w:t>fewer</w:t>
      </w:r>
      <w:r w:rsidR="00AC1CB7">
        <w:t xml:space="preserve"> than five</w:t>
      </w:r>
      <w:r w:rsidR="00692F49" w:rsidRPr="00B841DA">
        <w:t xml:space="preserve"> participants)</w:t>
      </w:r>
      <w:r w:rsidR="002C2CD4" w:rsidRPr="00B841DA">
        <w:t xml:space="preserve">, a </w:t>
      </w:r>
      <w:r w:rsidR="00844A7F">
        <w:t>further</w:t>
      </w:r>
      <w:r w:rsidR="00844A7F" w:rsidRPr="00B841DA">
        <w:t xml:space="preserve"> </w:t>
      </w:r>
      <w:r w:rsidR="002C2CD4" w:rsidRPr="00B841DA">
        <w:t>attempt to recruit additional participants will be made</w:t>
      </w:r>
      <w:r w:rsidR="00692F49" w:rsidRPr="00B841DA">
        <w:t xml:space="preserve">. </w:t>
      </w:r>
      <w:r w:rsidR="002C2CD4" w:rsidRPr="00B841DA">
        <w:t xml:space="preserve"> </w:t>
      </w:r>
    </w:p>
    <w:p w14:paraId="7B780D31" w14:textId="017B690E" w:rsidR="00553FF1" w:rsidRDefault="005146DC" w:rsidP="00BA175E">
      <w:pPr>
        <w:spacing w:line="480" w:lineRule="auto"/>
      </w:pPr>
      <w:r>
        <w:rPr>
          <w:b/>
        </w:rPr>
        <w:t>R</w:t>
      </w:r>
      <w:r w:rsidR="004455EC" w:rsidRPr="00692F49">
        <w:rPr>
          <w:b/>
        </w:rPr>
        <w:t>ound one analysis</w:t>
      </w:r>
      <w:r w:rsidR="00365FB5" w:rsidRPr="00692F49">
        <w:rPr>
          <w:b/>
        </w:rPr>
        <w:t>:</w:t>
      </w:r>
      <w:r w:rsidR="00365FB5" w:rsidRPr="00692F49">
        <w:t xml:space="preserve"> </w:t>
      </w:r>
      <w:r w:rsidR="00385287" w:rsidRPr="00692F49">
        <w:t>Data will be analysed by stakeholder group and for all participants</w:t>
      </w:r>
      <w:r w:rsidR="00844A7F">
        <w:t xml:space="preserve"> together</w:t>
      </w:r>
      <w:r w:rsidR="00385287" w:rsidRPr="00692F49">
        <w:t>. For each outcome, the number of respondents and distribution of scores will be summa</w:t>
      </w:r>
      <w:r w:rsidR="00D2624E" w:rsidRPr="00692F49">
        <w:t xml:space="preserve">rised and analysed. </w:t>
      </w:r>
      <w:r w:rsidR="000811F7" w:rsidRPr="00497EE8">
        <w:t>The proportion of participants scoring 1-3, 4-6</w:t>
      </w:r>
      <w:r w:rsidR="00497EE8">
        <w:t xml:space="preserve">, </w:t>
      </w:r>
      <w:r w:rsidR="000811F7" w:rsidRPr="00497EE8">
        <w:t>and 7-9</w:t>
      </w:r>
      <w:r w:rsidR="00497EE8">
        <w:t xml:space="preserve"> </w:t>
      </w:r>
      <w:r w:rsidR="000811F7" w:rsidRPr="00497EE8">
        <w:t xml:space="preserve">for each </w:t>
      </w:r>
      <w:r w:rsidR="00C7725A" w:rsidRPr="00497EE8">
        <w:t>outcome</w:t>
      </w:r>
      <w:r w:rsidR="00497EE8">
        <w:t xml:space="preserve"> will also be calculated. </w:t>
      </w:r>
      <w:r w:rsidR="00D2624E" w:rsidRPr="00692F49">
        <w:t xml:space="preserve">Text data </w:t>
      </w:r>
      <w:r w:rsidR="004235E3" w:rsidRPr="00692F49">
        <w:t>provided</w:t>
      </w:r>
      <w:r w:rsidR="00D2624E" w:rsidRPr="00692F49">
        <w:t xml:space="preserve"> by participants</w:t>
      </w:r>
      <w:r w:rsidR="004235E3" w:rsidRPr="00692F49">
        <w:t xml:space="preserve"> </w:t>
      </w:r>
      <w:r w:rsidR="00D2624E" w:rsidRPr="00692F49">
        <w:t xml:space="preserve">in the </w:t>
      </w:r>
      <w:r w:rsidR="00385287" w:rsidRPr="00692F49">
        <w:t>free text fields will be reviewed by th</w:t>
      </w:r>
      <w:r w:rsidR="00D2624E" w:rsidRPr="00692F49">
        <w:t xml:space="preserve">e research team to identify </w:t>
      </w:r>
      <w:r w:rsidR="00385287" w:rsidRPr="00692F49">
        <w:t>new outcomes to include in round two</w:t>
      </w:r>
      <w:r w:rsidR="00D2624E" w:rsidRPr="00692F49">
        <w:t xml:space="preserve"> of the Delphi study</w:t>
      </w:r>
      <w:r w:rsidR="00A46B6E">
        <w:t xml:space="preserve"> survey</w:t>
      </w:r>
      <w:r w:rsidR="009B2C55">
        <w:t xml:space="preserve"> and </w:t>
      </w:r>
      <w:r w:rsidR="00D349B6">
        <w:t>delete</w:t>
      </w:r>
      <w:r w:rsidR="009B2C55">
        <w:t xml:space="preserve"> </w:t>
      </w:r>
      <w:r w:rsidR="00D349B6">
        <w:t xml:space="preserve">or merge </w:t>
      </w:r>
      <w:r w:rsidR="009B2C55">
        <w:t>duplicat</w:t>
      </w:r>
      <w:r w:rsidR="003475EA">
        <w:t>e or overlapping concepts</w:t>
      </w:r>
      <w:r w:rsidR="004235E3" w:rsidRPr="00692F49">
        <w:t>.</w:t>
      </w:r>
      <w:r w:rsidR="004602E8" w:rsidRPr="00692F49">
        <w:t xml:space="preserve"> </w:t>
      </w:r>
    </w:p>
    <w:p w14:paraId="479F0564" w14:textId="4395A748" w:rsidR="00B6520D" w:rsidRDefault="00365FB5" w:rsidP="00BA175E">
      <w:pPr>
        <w:spacing w:line="480" w:lineRule="auto"/>
      </w:pPr>
      <w:r>
        <w:rPr>
          <w:b/>
        </w:rPr>
        <w:t>Delphi round t</w:t>
      </w:r>
      <w:r w:rsidR="004455EC">
        <w:rPr>
          <w:b/>
        </w:rPr>
        <w:t xml:space="preserve">wo </w:t>
      </w:r>
      <w:proofErr w:type="gramStart"/>
      <w:r w:rsidR="004455EC" w:rsidRPr="004455EC">
        <w:rPr>
          <w:b/>
        </w:rPr>
        <w:t>survey</w:t>
      </w:r>
      <w:proofErr w:type="gramEnd"/>
      <w:r w:rsidRPr="004455EC">
        <w:rPr>
          <w:b/>
        </w:rPr>
        <w:t>:</w:t>
      </w:r>
      <w:r w:rsidR="006800C6">
        <w:t xml:space="preserve"> </w:t>
      </w:r>
      <w:r w:rsidR="00737E85" w:rsidRPr="004455EC">
        <w:t>Participants</w:t>
      </w:r>
      <w:r w:rsidR="009B4D02">
        <w:t xml:space="preserve"> </w:t>
      </w:r>
      <w:r w:rsidR="00B53794">
        <w:t>from</w:t>
      </w:r>
      <w:r w:rsidR="00737E85">
        <w:t xml:space="preserve"> round one</w:t>
      </w:r>
      <w:r w:rsidR="00553FF1">
        <w:t xml:space="preserve"> will be invited to participate in round two.</w:t>
      </w:r>
      <w:r w:rsidR="00737E85">
        <w:t xml:space="preserve"> </w:t>
      </w:r>
      <w:r w:rsidR="00134AEB">
        <w:t xml:space="preserve">As outlined above, we </w:t>
      </w:r>
      <w:r w:rsidR="00692F49">
        <w:t xml:space="preserve">will </w:t>
      </w:r>
      <w:r w:rsidR="00672586">
        <w:t>take precautions to reduce drop</w:t>
      </w:r>
      <w:r w:rsidR="00134AEB">
        <w:t>out for this second stage</w:t>
      </w:r>
      <w:r w:rsidR="00692F49">
        <w:t>, including clearly informing participants of the two stages in the survey. I</w:t>
      </w:r>
      <w:r w:rsidR="00134AEB">
        <w:t xml:space="preserve">f respondents from the first round cannot participate in the second, </w:t>
      </w:r>
      <w:r w:rsidR="00692F49">
        <w:t xml:space="preserve">we will seek to recruit </w:t>
      </w:r>
      <w:r w:rsidR="00D663E1">
        <w:t>additional</w:t>
      </w:r>
      <w:r w:rsidR="00692F49">
        <w:t xml:space="preserve"> participants from the</w:t>
      </w:r>
      <w:r w:rsidR="00020521">
        <w:t xml:space="preserve"> same</w:t>
      </w:r>
      <w:r w:rsidR="00A43757">
        <w:t xml:space="preserve"> stakeholder</w:t>
      </w:r>
      <w:r w:rsidR="00692F49">
        <w:t xml:space="preserve"> group</w:t>
      </w:r>
      <w:r w:rsidR="006F566E">
        <w:t xml:space="preserve"> if they are under-represented</w:t>
      </w:r>
      <w:r w:rsidR="00B6520D">
        <w:t>.</w:t>
      </w:r>
    </w:p>
    <w:p w14:paraId="3A9E9915" w14:textId="521B5C3F" w:rsidR="00737E85" w:rsidRPr="00365FB5" w:rsidRDefault="00D663E1" w:rsidP="00BA175E">
      <w:pPr>
        <w:spacing w:line="480" w:lineRule="auto"/>
      </w:pPr>
      <w:r>
        <w:lastRenderedPageBreak/>
        <w:t xml:space="preserve">Participants </w:t>
      </w:r>
      <w:r w:rsidR="00737E85">
        <w:t xml:space="preserve">will be presented with </w:t>
      </w:r>
      <w:r w:rsidR="00D16D07">
        <w:t xml:space="preserve">the following </w:t>
      </w:r>
      <w:r w:rsidR="00737E85">
        <w:t>findings from round one</w:t>
      </w:r>
      <w:r>
        <w:t xml:space="preserve">: ranking of outcomes </w:t>
      </w:r>
      <w:r w:rsidR="00D16D07">
        <w:t>for</w:t>
      </w:r>
      <w:r>
        <w:t xml:space="preserve"> </w:t>
      </w:r>
      <w:r w:rsidR="00844A7F">
        <w:t>the whole group</w:t>
      </w:r>
      <w:r>
        <w:t xml:space="preserve">, </w:t>
      </w:r>
      <w:r w:rsidR="00E567BC">
        <w:t xml:space="preserve">ranking of outcomes </w:t>
      </w:r>
      <w:r w:rsidR="00D16D07">
        <w:t>for their own</w:t>
      </w:r>
      <w:r>
        <w:t xml:space="preserve"> stakeholder </w:t>
      </w:r>
      <w:r w:rsidR="006800C6">
        <w:t>group</w:t>
      </w:r>
      <w:r w:rsidR="00E567BC">
        <w:t xml:space="preserve">, and their </w:t>
      </w:r>
      <w:r w:rsidR="00D16D07">
        <w:t>individual scores</w:t>
      </w:r>
      <w:r w:rsidR="006800C6">
        <w:t xml:space="preserve">. </w:t>
      </w:r>
      <w:r w:rsidR="00737E85" w:rsidRPr="00B6520D">
        <w:t xml:space="preserve">Participants will then be asked </w:t>
      </w:r>
      <w:r w:rsidR="00E567BC">
        <w:t>to rate each outcome again</w:t>
      </w:r>
      <w:r w:rsidR="00A11DA2">
        <w:t xml:space="preserve"> using the same Likert scale </w:t>
      </w:r>
      <w:r w:rsidR="00E567BC">
        <w:t>so that participants can</w:t>
      </w:r>
      <w:r w:rsidR="00A11DA2">
        <w:t xml:space="preserve"> adjust their scores</w:t>
      </w:r>
      <w:r w:rsidR="00E567BC">
        <w:t>,</w:t>
      </w:r>
      <w:r w:rsidR="00A11DA2">
        <w:t xml:space="preserve"> and to allow for comparisons between round one and round two.</w:t>
      </w:r>
    </w:p>
    <w:p w14:paraId="7163869A" w14:textId="7E273247" w:rsidR="00EE6589" w:rsidRDefault="005146DC" w:rsidP="00BA175E">
      <w:pPr>
        <w:spacing w:line="480" w:lineRule="auto"/>
      </w:pPr>
      <w:r>
        <w:rPr>
          <w:b/>
        </w:rPr>
        <w:t>R</w:t>
      </w:r>
      <w:r w:rsidR="004455EC">
        <w:rPr>
          <w:b/>
        </w:rPr>
        <w:t xml:space="preserve">ound two </w:t>
      </w:r>
      <w:proofErr w:type="gramStart"/>
      <w:r w:rsidR="004455EC" w:rsidRPr="004455EC">
        <w:rPr>
          <w:b/>
        </w:rPr>
        <w:t>analysis</w:t>
      </w:r>
      <w:proofErr w:type="gramEnd"/>
      <w:r w:rsidR="00365FB5" w:rsidRPr="004455EC">
        <w:rPr>
          <w:b/>
        </w:rPr>
        <w:t>:</w:t>
      </w:r>
      <w:r w:rsidR="00365FB5" w:rsidRPr="004455EC">
        <w:t xml:space="preserve"> </w:t>
      </w:r>
      <w:r w:rsidR="008D753D">
        <w:t xml:space="preserve">Drawing on consensus methods used in similar studies </w:t>
      </w:r>
      <w:r w:rsidR="00B13ECE" w:rsidRPr="002B3C01">
        <w:fldChar w:fldCharType="begin">
          <w:fldData xml:space="preserve">PEVuZE5vdGU+PENpdGU+PEF1dGhvcj5HYXJnb248L0F1dGhvcj48WWVhcj4yMDE0PC9ZZWFyPjxS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k5MTExPC9wYWdlcz48dm9sdW1lPjk8L3ZvbHVtZT48bnVtYmVyPjY8L251bWJlcj48ZWRpdGlv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=
</w:fldData>
        </w:fldChar>
      </w:r>
      <w:r w:rsidR="002C0100">
        <w:instrText xml:space="preserve"> ADDIN EN.CITE </w:instrText>
      </w:r>
      <w:r w:rsidR="002C0100">
        <w:fldChar w:fldCharType="begin">
          <w:fldData xml:space="preserve">PEVuZE5vdGU+PENpdGU+PEF1dGhvcj5HYXJnb248L0F1dGhvcj48WWVhcj4yMDE0PC9ZZWFyPjxS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k5MTExPC9wYWdlcz48dm9sdW1lPjk8L3ZvbHVtZT48bnVtYmVyPjY8L251bWJlcj48ZWRpdGlv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=
</w:fldData>
        </w:fldChar>
      </w:r>
      <w:r w:rsidR="002C0100">
        <w:instrText xml:space="preserve"> ADDIN EN.CITE.DATA </w:instrText>
      </w:r>
      <w:r w:rsidR="002C0100">
        <w:fldChar w:fldCharType="end"/>
      </w:r>
      <w:r w:rsidR="00B13ECE" w:rsidRPr="002B3C01">
        <w:fldChar w:fldCharType="separate"/>
      </w:r>
      <w:r w:rsidR="001E1E46">
        <w:rPr>
          <w:noProof/>
        </w:rPr>
        <w:t>[26]</w:t>
      </w:r>
      <w:r w:rsidR="00B13ECE" w:rsidRPr="002B3C01">
        <w:fldChar w:fldCharType="end"/>
      </w:r>
      <w:r w:rsidR="008D753D" w:rsidRPr="002B3C01">
        <w:t>, d</w:t>
      </w:r>
      <w:r w:rsidR="00C7725A" w:rsidRPr="002B3C01">
        <w:t>ata</w:t>
      </w:r>
      <w:r w:rsidR="00C7725A">
        <w:t xml:space="preserve"> will be analysed by stakeholder group and for </w:t>
      </w:r>
      <w:r w:rsidR="00844A7F">
        <w:t>the whole group</w:t>
      </w:r>
      <w:r w:rsidR="00EE6589">
        <w:t xml:space="preserve"> to determine f</w:t>
      </w:r>
      <w:r w:rsidR="00C7725A">
        <w:t xml:space="preserve">or each outcome, the </w:t>
      </w:r>
      <w:r w:rsidR="00EE6589">
        <w:t xml:space="preserve">percentage </w:t>
      </w:r>
      <w:r w:rsidR="00C7725A">
        <w:t xml:space="preserve">of respondents </w:t>
      </w:r>
      <w:r w:rsidR="00EE6589">
        <w:t xml:space="preserve">who have </w:t>
      </w:r>
      <w:r w:rsidR="001371C8">
        <w:t>scored 1-3, 4-6, and 7-9</w:t>
      </w:r>
      <w:r w:rsidR="00EE6589">
        <w:t>.</w:t>
      </w:r>
      <w:r w:rsidR="001371C8">
        <w:t xml:space="preserve"> </w:t>
      </w:r>
      <w:r w:rsidR="00EE6589">
        <w:t xml:space="preserve"> </w:t>
      </w:r>
      <w:r w:rsidR="001371C8">
        <w:t xml:space="preserve"> </w:t>
      </w:r>
    </w:p>
    <w:p w14:paraId="122FC932" w14:textId="77777777" w:rsidR="00EE6589" w:rsidRDefault="00EE6589" w:rsidP="00BA175E">
      <w:pPr>
        <w:spacing w:line="480" w:lineRule="auto"/>
      </w:pPr>
      <w:r>
        <w:t>Each outcome will be categorised as one of the following:</w:t>
      </w:r>
    </w:p>
    <w:p w14:paraId="4E463165" w14:textId="77777777" w:rsidR="00C7725A" w:rsidRPr="001371C8" w:rsidRDefault="00EE6589" w:rsidP="00BA175E">
      <w:pPr>
        <w:pStyle w:val="ListParagraph"/>
        <w:numPr>
          <w:ilvl w:val="0"/>
          <w:numId w:val="15"/>
        </w:numPr>
        <w:spacing w:line="480" w:lineRule="auto"/>
        <w:ind w:left="714" w:hanging="357"/>
        <w:contextualSpacing w:val="0"/>
      </w:pPr>
      <w:r w:rsidRPr="001371C8">
        <w:t>‘</w:t>
      </w:r>
      <w:r w:rsidR="00C7725A" w:rsidRPr="001371C8">
        <w:t>CONSENSUS IN</w:t>
      </w:r>
      <w:r w:rsidRPr="001371C8">
        <w:t>’</w:t>
      </w:r>
      <w:r w:rsidR="00C7725A" w:rsidRPr="001371C8">
        <w:t xml:space="preserve"> (i.e. the outcome should be included in the </w:t>
      </w:r>
      <w:r w:rsidR="004179A6" w:rsidRPr="001371C8">
        <w:t>core outcome set</w:t>
      </w:r>
      <w:r w:rsidR="00C7725A" w:rsidRPr="001371C8">
        <w:t xml:space="preserve">): &gt; 70% of participants </w:t>
      </w:r>
      <w:r w:rsidR="001371C8" w:rsidRPr="001371C8">
        <w:t xml:space="preserve">score the outcome as 7-9 (important) </w:t>
      </w:r>
      <w:r w:rsidR="00C7725A" w:rsidRPr="001371C8">
        <w:t xml:space="preserve">AND &lt; 25% </w:t>
      </w:r>
      <w:r w:rsidR="001371C8" w:rsidRPr="001371C8">
        <w:t xml:space="preserve">score </w:t>
      </w:r>
      <w:r w:rsidR="00271778">
        <w:t>the outcome</w:t>
      </w:r>
      <w:r w:rsidR="001371C8" w:rsidRPr="001371C8">
        <w:t xml:space="preserve"> as 1-3 (not important)</w:t>
      </w:r>
    </w:p>
    <w:p w14:paraId="75E1CC4D" w14:textId="77777777" w:rsidR="00C7725A" w:rsidRPr="00271778" w:rsidRDefault="00EE6589" w:rsidP="00BA175E">
      <w:pPr>
        <w:pStyle w:val="ListParagraph"/>
        <w:numPr>
          <w:ilvl w:val="0"/>
          <w:numId w:val="15"/>
        </w:numPr>
        <w:spacing w:line="480" w:lineRule="auto"/>
        <w:ind w:left="714" w:hanging="357"/>
        <w:contextualSpacing w:val="0"/>
      </w:pPr>
      <w:r w:rsidRPr="00271778">
        <w:t>‘</w:t>
      </w:r>
      <w:r w:rsidR="00C7725A" w:rsidRPr="00271778">
        <w:t>CONSENSUS OUT</w:t>
      </w:r>
      <w:r w:rsidRPr="00271778">
        <w:t>’</w:t>
      </w:r>
      <w:r w:rsidR="00C7725A" w:rsidRPr="00271778">
        <w:t xml:space="preserve"> (i.e. the outcome should not be included in the </w:t>
      </w:r>
      <w:r w:rsidR="004179A6" w:rsidRPr="00271778">
        <w:t xml:space="preserve"> core outcome set</w:t>
      </w:r>
      <w:r w:rsidR="00C7725A" w:rsidRPr="00271778">
        <w:t xml:space="preserve">): &gt; 70% </w:t>
      </w:r>
      <w:r w:rsidR="002549A7">
        <w:t>score the outcome as 1-3 (not important)</w:t>
      </w:r>
      <w:r w:rsidR="00C7725A" w:rsidRPr="00271778">
        <w:t xml:space="preserve"> AND &lt; 15% </w:t>
      </w:r>
      <w:r w:rsidR="002549A7">
        <w:t>score the outcome as 7-9 (important)</w:t>
      </w:r>
    </w:p>
    <w:p w14:paraId="7267934A" w14:textId="77777777" w:rsidR="00C7725A" w:rsidRPr="00271778" w:rsidRDefault="00DD4E10" w:rsidP="00BA175E">
      <w:pPr>
        <w:pStyle w:val="ListParagraph"/>
        <w:numPr>
          <w:ilvl w:val="0"/>
          <w:numId w:val="15"/>
        </w:numPr>
        <w:spacing w:line="480" w:lineRule="auto"/>
        <w:ind w:left="714" w:hanging="357"/>
        <w:contextualSpacing w:val="0"/>
      </w:pPr>
      <w:r w:rsidRPr="00271778">
        <w:t>NO CONSENSUS (i.e. there is no strong consensus about the importance of the outcome</w:t>
      </w:r>
      <w:r w:rsidR="00C7725A" w:rsidRPr="00271778">
        <w:t xml:space="preserve">): </w:t>
      </w:r>
      <w:r w:rsidR="00AE1A46" w:rsidRPr="00271778">
        <w:t>any other distribution of scores</w:t>
      </w:r>
      <w:r w:rsidR="00F34861" w:rsidRPr="00271778">
        <w:t>.</w:t>
      </w:r>
    </w:p>
    <w:p w14:paraId="0A8A7EB0" w14:textId="77777777" w:rsidR="00EE6589" w:rsidRPr="00193253" w:rsidRDefault="00EE6589" w:rsidP="00BA175E">
      <w:pPr>
        <w:spacing w:line="480" w:lineRule="auto"/>
      </w:pPr>
      <w:r>
        <w:t>We will analyse in detail the consistency of these results within groups as well as across groups to make statements about the relevance of the outcomes across all participating stakeholders, and to ensure that no voices remain unheard and minority stakeholders are not over ruled by the majority.</w:t>
      </w:r>
    </w:p>
    <w:p w14:paraId="7E2AE2B3" w14:textId="77777777" w:rsidR="00482DCE" w:rsidRPr="00E263DA" w:rsidRDefault="00482DCE" w:rsidP="00BA175E">
      <w:pPr>
        <w:spacing w:before="300" w:after="100" w:line="480" w:lineRule="auto"/>
        <w:rPr>
          <w:b/>
          <w:sz w:val="24"/>
          <w:szCs w:val="24"/>
        </w:rPr>
      </w:pPr>
      <w:r>
        <w:rPr>
          <w:b/>
          <w:sz w:val="24"/>
          <w:szCs w:val="24"/>
        </w:rPr>
        <w:t>Step 3: Agree Outcomes</w:t>
      </w:r>
    </w:p>
    <w:p w14:paraId="4E47F925" w14:textId="77777777" w:rsidR="00D87C53" w:rsidRPr="00D87C53" w:rsidRDefault="00D87C53" w:rsidP="00BA175E">
      <w:pPr>
        <w:pStyle w:val="ListParagraph"/>
        <w:numPr>
          <w:ilvl w:val="0"/>
          <w:numId w:val="10"/>
        </w:numPr>
        <w:spacing w:line="480" w:lineRule="auto"/>
        <w:ind w:left="714" w:hanging="357"/>
        <w:contextualSpacing w:val="0"/>
      </w:pPr>
      <w:r w:rsidRPr="00E263DA">
        <w:rPr>
          <w:b/>
        </w:rPr>
        <w:t>AGREE</w:t>
      </w:r>
      <w:r w:rsidRPr="00E263DA">
        <w:t xml:space="preserve"> which outcomes to include in the </w:t>
      </w:r>
      <w:r w:rsidR="004179A6" w:rsidRPr="004179A6">
        <w:t xml:space="preserve"> </w:t>
      </w:r>
      <w:r w:rsidR="004179A6">
        <w:t xml:space="preserve">core outcome set </w:t>
      </w:r>
      <w:r>
        <w:t>during a multi-stakeholder</w:t>
      </w:r>
      <w:r w:rsidR="007F2358">
        <w:t xml:space="preserve"> consensus</w:t>
      </w:r>
      <w:r>
        <w:t xml:space="preserve"> workshop</w:t>
      </w:r>
    </w:p>
    <w:p w14:paraId="3A2DCDB1" w14:textId="6D499042" w:rsidR="007D610B" w:rsidRDefault="007413BC" w:rsidP="00BA175E">
      <w:pPr>
        <w:spacing w:line="480" w:lineRule="auto"/>
      </w:pPr>
      <w:r>
        <w:rPr>
          <w:b/>
        </w:rPr>
        <w:t>Delphi</w:t>
      </w:r>
      <w:r w:rsidR="00454749" w:rsidRPr="00722D70">
        <w:rPr>
          <w:b/>
        </w:rPr>
        <w:t xml:space="preserve"> </w:t>
      </w:r>
      <w:r w:rsidR="00D10D79">
        <w:rPr>
          <w:b/>
        </w:rPr>
        <w:t xml:space="preserve">consensus </w:t>
      </w:r>
      <w:r w:rsidR="00D87C53" w:rsidRPr="00722D70">
        <w:rPr>
          <w:b/>
        </w:rPr>
        <w:t>workshop:</w:t>
      </w:r>
      <w:r w:rsidR="00D87C53">
        <w:t xml:space="preserve"> The </w:t>
      </w:r>
      <w:r w:rsidR="00B23B38">
        <w:t xml:space="preserve">detailed </w:t>
      </w:r>
      <w:r w:rsidR="00200A0E">
        <w:t xml:space="preserve">results from the </w:t>
      </w:r>
      <w:r w:rsidR="00505E28">
        <w:t>survey</w:t>
      </w:r>
      <w:r w:rsidR="00D87C53">
        <w:t xml:space="preserve"> will be presented at </w:t>
      </w:r>
      <w:r>
        <w:t>a Delphi</w:t>
      </w:r>
      <w:r w:rsidR="00200A0E">
        <w:t xml:space="preserve"> </w:t>
      </w:r>
      <w:r w:rsidR="00D87C53">
        <w:t xml:space="preserve">workshop </w:t>
      </w:r>
      <w:r w:rsidR="00B23B38">
        <w:t xml:space="preserve">to be </w:t>
      </w:r>
      <w:r w:rsidR="00D87C53">
        <w:t xml:space="preserve">attended by </w:t>
      </w:r>
      <w:r w:rsidR="001B34CF">
        <w:t>people with SMI and type 2 diabetes</w:t>
      </w:r>
      <w:r w:rsidR="00D87C53">
        <w:t xml:space="preserve">, carers, health and social care </w:t>
      </w:r>
      <w:r w:rsidR="00D87C53">
        <w:lastRenderedPageBreak/>
        <w:t>professionals, healthcare commissioners, and other relevant stakeholders as wel</w:t>
      </w:r>
      <w:r w:rsidR="00EA0D42">
        <w:t>l as the research group (n=20</w:t>
      </w:r>
      <w:r w:rsidR="00D87C53">
        <w:t>).</w:t>
      </w:r>
      <w:r w:rsidR="007D610B">
        <w:t xml:space="preserve"> We anticipate that </w:t>
      </w:r>
      <w:r w:rsidR="002254BB">
        <w:t>patients</w:t>
      </w:r>
      <w:r w:rsidR="0063778C">
        <w:t xml:space="preserve"> </w:t>
      </w:r>
      <w:r w:rsidR="007D610B" w:rsidRPr="00E263DA">
        <w:t xml:space="preserve">may </w:t>
      </w:r>
      <w:r w:rsidR="007D610B">
        <w:t>prioritise</w:t>
      </w:r>
      <w:r w:rsidR="007D610B" w:rsidRPr="00E263DA">
        <w:t xml:space="preserve"> outcomes </w:t>
      </w:r>
      <w:r w:rsidR="007D610B">
        <w:t xml:space="preserve">in the Delphi study </w:t>
      </w:r>
      <w:r w:rsidR="007D610B" w:rsidRPr="00E263DA">
        <w:t xml:space="preserve">that practitioners </w:t>
      </w:r>
      <w:r w:rsidR="007D610B">
        <w:t xml:space="preserve">or commissioners </w:t>
      </w:r>
      <w:r w:rsidR="007D610B" w:rsidRPr="00E263DA">
        <w:t>may not, and vice versa. It</w:t>
      </w:r>
      <w:r w:rsidR="007D610B">
        <w:t xml:space="preserve"> is therefore important that we </w:t>
      </w:r>
      <w:r w:rsidR="007D610B" w:rsidRPr="00E263DA">
        <w:t>include the views of all relevant stakeholders</w:t>
      </w:r>
      <w:r w:rsidR="007D610B">
        <w:t xml:space="preserve"> </w:t>
      </w:r>
      <w:r w:rsidR="000C5884">
        <w:t xml:space="preserve">in this workshop </w:t>
      </w:r>
      <w:r w:rsidR="007D610B">
        <w:t>to reach a decision about outcomes for which there w</w:t>
      </w:r>
      <w:r w:rsidR="000C5884">
        <w:t>as</w:t>
      </w:r>
      <w:r w:rsidR="007D610B">
        <w:t xml:space="preserve"> no </w:t>
      </w:r>
      <w:r w:rsidR="000C5884">
        <w:t xml:space="preserve">clear </w:t>
      </w:r>
      <w:r w:rsidR="007D610B">
        <w:t xml:space="preserve">consensus in the Delphi study. </w:t>
      </w:r>
      <w:r w:rsidR="007D610B" w:rsidRPr="00193253">
        <w:t xml:space="preserve">To ensure we have meaningful input </w:t>
      </w:r>
      <w:r w:rsidR="00932075" w:rsidRPr="00193253">
        <w:t xml:space="preserve">across </w:t>
      </w:r>
      <w:r w:rsidR="007245EA">
        <w:t>participant</w:t>
      </w:r>
      <w:r w:rsidR="00932075" w:rsidRPr="00193253">
        <w:t xml:space="preserve"> groups, </w:t>
      </w:r>
      <w:r w:rsidR="00196F1F" w:rsidRPr="00193253">
        <w:t>people</w:t>
      </w:r>
      <w:r w:rsidR="00932075" w:rsidRPr="00193253">
        <w:t xml:space="preserve"> participating in the Delphi stud</w:t>
      </w:r>
      <w:r w:rsidR="007245EA">
        <w:t>y will be invited to attend the</w:t>
      </w:r>
      <w:r w:rsidR="00932075" w:rsidRPr="00193253">
        <w:t xml:space="preserve"> workshop</w:t>
      </w:r>
      <w:r w:rsidR="00124328" w:rsidRPr="00193253">
        <w:t xml:space="preserve">, and </w:t>
      </w:r>
      <w:r w:rsidR="007245EA">
        <w:t>for groups that are difficult to recruit for this part of the study, we will make efforts to seek their views in advance of the workshop</w:t>
      </w:r>
      <w:r w:rsidR="00932075" w:rsidRPr="00193253">
        <w:t>.</w:t>
      </w:r>
      <w:r w:rsidR="00932075">
        <w:t xml:space="preserve"> We will also </w:t>
      </w:r>
      <w:r w:rsidR="007D610B">
        <w:t>consult with the DIAMONDS PPI panel separately prior to the workshop so that their views about the results of the Delphi study can be incorporated into the final selection process.</w:t>
      </w:r>
    </w:p>
    <w:p w14:paraId="0A38E38F" w14:textId="18650FA7" w:rsidR="00BA1C7C" w:rsidRPr="00D44CB5" w:rsidRDefault="00302825" w:rsidP="00BA175E">
      <w:pPr>
        <w:spacing w:line="480" w:lineRule="auto"/>
      </w:pPr>
      <w:r w:rsidRPr="00C4276A">
        <w:t xml:space="preserve">The purpose of the </w:t>
      </w:r>
      <w:r w:rsidR="00EB2E81" w:rsidRPr="00C4276A">
        <w:t xml:space="preserve">consensus </w:t>
      </w:r>
      <w:r w:rsidRPr="00C4276A">
        <w:t xml:space="preserve">workshop is to </w:t>
      </w:r>
      <w:r w:rsidR="00385D1C" w:rsidRPr="00C4276A">
        <w:t xml:space="preserve">agree a final set of outcomes for the </w:t>
      </w:r>
      <w:r w:rsidR="004179A6" w:rsidRPr="00C4276A">
        <w:t>core outcome set</w:t>
      </w:r>
      <w:r w:rsidR="00A4489B" w:rsidRPr="00C4276A">
        <w:t xml:space="preserve">, using the </w:t>
      </w:r>
      <w:r w:rsidR="00642C52">
        <w:t xml:space="preserve">detailed </w:t>
      </w:r>
      <w:r w:rsidR="00A4489B" w:rsidRPr="00C4276A">
        <w:t xml:space="preserve">findings from the </w:t>
      </w:r>
      <w:r w:rsidR="00505E28">
        <w:t>survey</w:t>
      </w:r>
      <w:r w:rsidR="00385D1C" w:rsidRPr="00C4276A">
        <w:t>.</w:t>
      </w:r>
      <w:r w:rsidR="00505E28">
        <w:t xml:space="preserve"> This is a key element of the modified Delphi method, which combines self-administered questionnaire</w:t>
      </w:r>
      <w:r w:rsidR="00074F68">
        <w:t>s</w:t>
      </w:r>
      <w:r w:rsidR="00505E28">
        <w:t xml:space="preserve"> and physical meetings </w:t>
      </w:r>
      <w:r w:rsidR="00B13ECE">
        <w:fldChar w:fldCharType="begin"/>
      </w:r>
      <w:r w:rsidR="00B87210">
        <w:instrText xml:space="preserve"> ADDIN EN.CITE &lt;EndNote&gt;&lt;Cite&gt;&lt;Author&gt;Boulkedid&lt;/Author&gt;&lt;Year&gt;2011&lt;/Year&gt;&lt;RecNum&gt;1091&lt;/RecNum&gt;&lt;DisplayText&gt;[46]&lt;/DisplayText&gt;&lt;record&gt;&lt;rec-number&gt;1091&lt;/rec-number&gt;&lt;foreign-keys&gt;&lt;key app="EN" db-id="da0w55s2j2ztwlexxzzvdvsifvf92fadwxx5" timestamp="1456495631"&gt;1091&lt;/key&gt;&lt;/foreign-keys&gt;&lt;ref-type name="Journal Article"&gt;17&lt;/ref-type&gt;&lt;contributors&gt;&lt;authors&gt;&lt;author&gt;Boulkedid, R.&lt;/author&gt;&lt;author&gt;Abdoul, H.&lt;/author&gt;&lt;author&gt;Loustau, M.&lt;/author&gt;&lt;author&gt;Sibony, O.&lt;/author&gt;&lt;author&gt;Alberti, C.&lt;/author&gt;&lt;/authors&gt;&lt;/contributors&gt;&lt;auth-address&gt;AP-HP, Hopital Robert Debre, Unite d&amp;apos;Epidemiologie Clinique, Paris, France. rym.boulkedid@rdb.aphp.fr&lt;/auth-address&gt;&lt;titles&gt;&lt;title&gt;Using and reporting the Delphi method for selecting healthcare quality indicators: a systematic review&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0476&lt;/pages&gt;&lt;volume&gt;6&lt;/volume&gt;&lt;number&gt;6&lt;/number&gt;&lt;edition&gt;2011/06/23&lt;/edition&gt;&lt;keywords&gt;&lt;keyword&gt;*Delphi Technique&lt;/keyword&gt;&lt;keyword&gt;Guidelines as Topic&lt;/keyword&gt;&lt;keyword&gt;Humans&lt;/keyword&gt;&lt;keyword&gt;*Quality Indicators, Health Care&lt;/keyword&gt;&lt;keyword&gt;*Research Design&lt;/keyword&gt;&lt;/keywords&gt;&lt;dates&gt;&lt;year&gt;2011&lt;/year&gt;&lt;/dates&gt;&lt;isbn&gt;1932-6203&lt;/isbn&gt;&lt;accession-num&gt;21694759&lt;/accession-num&gt;&lt;urls&gt;&lt;/urls&gt;&lt;custom2&gt;Pmc3111406&lt;/custom2&gt;&lt;electronic-resource-num&gt;10.1371/journal.pone.0020476&lt;/electronic-resource-num&gt;&lt;remote-database-provider&gt;Nlm&lt;/remote-database-provider&gt;&lt;language&gt;eng&lt;/language&gt;&lt;/record&gt;&lt;/Cite&gt;&lt;/EndNote&gt;</w:instrText>
      </w:r>
      <w:r w:rsidR="00B13ECE">
        <w:fldChar w:fldCharType="separate"/>
      </w:r>
      <w:r w:rsidR="00B87210">
        <w:rPr>
          <w:noProof/>
        </w:rPr>
        <w:t>[46]</w:t>
      </w:r>
      <w:r w:rsidR="00B13ECE">
        <w:fldChar w:fldCharType="end"/>
      </w:r>
      <w:r w:rsidR="00505E28">
        <w:t>.</w:t>
      </w:r>
      <w:r w:rsidR="00074F68">
        <w:t xml:space="preserve"> </w:t>
      </w:r>
      <w:r w:rsidR="00124328" w:rsidRPr="00C4276A">
        <w:t xml:space="preserve">All outcomes will be discussed. </w:t>
      </w:r>
      <w:r w:rsidR="00CE7927" w:rsidRPr="00C4276A">
        <w:t xml:space="preserve">Each “Consensus In” outcome will be discussed to ensure </w:t>
      </w:r>
      <w:r w:rsidR="004A3811" w:rsidRPr="00C4276A">
        <w:t>it is</w:t>
      </w:r>
      <w:r w:rsidR="00CE7927" w:rsidRPr="00C4276A">
        <w:t xml:space="preserve"> </w:t>
      </w:r>
      <w:r w:rsidR="004A3811" w:rsidRPr="00C4276A">
        <w:t xml:space="preserve">measurable and feasible to include in the core set. Each “Consensus Out” </w:t>
      </w:r>
      <w:r w:rsidR="00974AD0" w:rsidRPr="00C4276A">
        <w:t xml:space="preserve">and "No Consensus" </w:t>
      </w:r>
      <w:r w:rsidR="004A3811" w:rsidRPr="00C4276A">
        <w:t xml:space="preserve">outcome will be </w:t>
      </w:r>
      <w:r w:rsidR="000654B4" w:rsidRPr="00C4276A">
        <w:t xml:space="preserve">assessed to ensure that key </w:t>
      </w:r>
      <w:r w:rsidR="004A3811" w:rsidRPr="00C4276A">
        <w:t xml:space="preserve">outcomes that are commonly used to make policy or commissioning decisions about adoption have </w:t>
      </w:r>
      <w:r w:rsidR="000654B4" w:rsidRPr="00C4276A">
        <w:t xml:space="preserve">not </w:t>
      </w:r>
      <w:r w:rsidR="004A3811" w:rsidRPr="00C4276A">
        <w:t>been excluded</w:t>
      </w:r>
      <w:r w:rsidR="00ED4636" w:rsidRPr="00C4276A">
        <w:t xml:space="preserve"> from the set</w:t>
      </w:r>
      <w:r w:rsidR="004A3811" w:rsidRPr="00C4276A">
        <w:t xml:space="preserve"> (e.g. outcomes used for cost effectiveness analyses). </w:t>
      </w:r>
      <w:r w:rsidR="000D2E14" w:rsidRPr="00C4276A">
        <w:t xml:space="preserve">The </w:t>
      </w:r>
      <w:r w:rsidR="00ED4636" w:rsidRPr="00C4276A">
        <w:t xml:space="preserve">detailed </w:t>
      </w:r>
      <w:r w:rsidR="000D2E14" w:rsidRPr="00C4276A">
        <w:t xml:space="preserve">results for each “No Consensus” outcome will be </w:t>
      </w:r>
      <w:r w:rsidR="00ED4636" w:rsidRPr="00C4276A">
        <w:t>discussed</w:t>
      </w:r>
      <w:r w:rsidR="000F2A77" w:rsidRPr="00C4276A">
        <w:t xml:space="preserve"> to determine if they shoul</w:t>
      </w:r>
      <w:r w:rsidR="00581406" w:rsidRPr="00C4276A">
        <w:t>d be included in the final set.</w:t>
      </w:r>
      <w:r w:rsidR="0019204E" w:rsidRPr="00C4276A">
        <w:t xml:space="preserve"> </w:t>
      </w:r>
      <w:r w:rsidR="00581406" w:rsidRPr="00C4276A">
        <w:t>To ensure there is no duplication</w:t>
      </w:r>
      <w:r w:rsidR="00354E40" w:rsidRPr="00C4276A">
        <w:t xml:space="preserve"> in</w:t>
      </w:r>
      <w:r w:rsidR="00581406" w:rsidRPr="00C4276A">
        <w:t xml:space="preserve"> t</w:t>
      </w:r>
      <w:r w:rsidR="000D2E14" w:rsidRPr="00C4276A">
        <w:t xml:space="preserve">he </w:t>
      </w:r>
      <w:r w:rsidR="00C95465" w:rsidRPr="00C4276A">
        <w:t>final proposed set</w:t>
      </w:r>
      <w:r w:rsidR="00354E40" w:rsidRPr="00C4276A">
        <w:t>, each outcome</w:t>
      </w:r>
      <w:r w:rsidR="000D2E14" w:rsidRPr="00C4276A">
        <w:t xml:space="preserve"> wil</w:t>
      </w:r>
      <w:r w:rsidR="00581406" w:rsidRPr="00C4276A">
        <w:t xml:space="preserve">l </w:t>
      </w:r>
      <w:r w:rsidR="000D2E14" w:rsidRPr="00C4276A">
        <w:t xml:space="preserve">be </w:t>
      </w:r>
      <w:r w:rsidR="00124328" w:rsidRPr="00C4276A">
        <w:t xml:space="preserve">discussed </w:t>
      </w:r>
      <w:r w:rsidR="000D2E14" w:rsidRPr="00C4276A">
        <w:t>to ensure</w:t>
      </w:r>
      <w:r w:rsidR="00354E40" w:rsidRPr="00C4276A">
        <w:t xml:space="preserve"> it</w:t>
      </w:r>
      <w:r w:rsidR="000D2E14" w:rsidRPr="00C4276A">
        <w:t xml:space="preserve"> </w:t>
      </w:r>
      <w:r w:rsidR="000F2A77" w:rsidRPr="00C4276A">
        <w:t xml:space="preserve">relates to a distinct </w:t>
      </w:r>
      <w:r w:rsidR="00354E40" w:rsidRPr="00C4276A">
        <w:t xml:space="preserve">construct and </w:t>
      </w:r>
      <w:r w:rsidR="00581406" w:rsidRPr="00C4276A">
        <w:t>to start identifying existing measurement tools</w:t>
      </w:r>
      <w:r w:rsidR="00C4276A" w:rsidRPr="00C4276A">
        <w:t xml:space="preserve"> (and key validation studies of measurement tools)</w:t>
      </w:r>
      <w:r w:rsidR="00581406" w:rsidRPr="00C4276A">
        <w:t xml:space="preserve"> in preparation for Step 4.</w:t>
      </w:r>
    </w:p>
    <w:p w14:paraId="437E99C6" w14:textId="77777777" w:rsidR="00124328" w:rsidRPr="00D44CB5" w:rsidRDefault="00581406" w:rsidP="00BA175E">
      <w:pPr>
        <w:pStyle w:val="CommentText"/>
        <w:spacing w:line="480" w:lineRule="auto"/>
        <w:rPr>
          <w:sz w:val="22"/>
          <w:szCs w:val="22"/>
        </w:rPr>
      </w:pPr>
      <w:r w:rsidRPr="00D44CB5">
        <w:rPr>
          <w:sz w:val="22"/>
          <w:szCs w:val="22"/>
        </w:rPr>
        <w:t xml:space="preserve">Finally, </w:t>
      </w:r>
      <w:r w:rsidR="00BA1C7C" w:rsidRPr="00D44CB5">
        <w:rPr>
          <w:sz w:val="22"/>
          <w:szCs w:val="22"/>
        </w:rPr>
        <w:t xml:space="preserve">workshop </w:t>
      </w:r>
      <w:r w:rsidR="00124328" w:rsidRPr="00D44CB5">
        <w:rPr>
          <w:sz w:val="22"/>
          <w:szCs w:val="22"/>
        </w:rPr>
        <w:t xml:space="preserve">participants </w:t>
      </w:r>
      <w:r w:rsidR="00BA1C7C" w:rsidRPr="00D44CB5">
        <w:rPr>
          <w:sz w:val="22"/>
          <w:szCs w:val="22"/>
        </w:rPr>
        <w:t xml:space="preserve">will </w:t>
      </w:r>
      <w:r w:rsidR="00124328" w:rsidRPr="00D44CB5">
        <w:rPr>
          <w:sz w:val="22"/>
          <w:szCs w:val="22"/>
        </w:rPr>
        <w:t xml:space="preserve">be asked to </w:t>
      </w:r>
      <w:r w:rsidR="00BA1C7C" w:rsidRPr="00D44CB5">
        <w:rPr>
          <w:sz w:val="22"/>
          <w:szCs w:val="22"/>
        </w:rPr>
        <w:t xml:space="preserve">select </w:t>
      </w:r>
      <w:r w:rsidR="00124328" w:rsidRPr="00D44CB5">
        <w:rPr>
          <w:sz w:val="22"/>
          <w:szCs w:val="22"/>
        </w:rPr>
        <w:t>the two</w:t>
      </w:r>
      <w:r w:rsidR="00BA1C7C" w:rsidRPr="00D44CB5">
        <w:rPr>
          <w:sz w:val="22"/>
          <w:szCs w:val="22"/>
        </w:rPr>
        <w:t xml:space="preserve"> outcome</w:t>
      </w:r>
      <w:r w:rsidR="00124328" w:rsidRPr="00D44CB5">
        <w:rPr>
          <w:sz w:val="22"/>
          <w:szCs w:val="22"/>
        </w:rPr>
        <w:t>s</w:t>
      </w:r>
      <w:r w:rsidR="00BA1C7C" w:rsidRPr="00D44CB5">
        <w:rPr>
          <w:sz w:val="22"/>
          <w:szCs w:val="22"/>
        </w:rPr>
        <w:t xml:space="preserve"> </w:t>
      </w:r>
      <w:r w:rsidR="00124328" w:rsidRPr="00D44CB5">
        <w:rPr>
          <w:sz w:val="22"/>
          <w:szCs w:val="22"/>
        </w:rPr>
        <w:t xml:space="preserve">they consider most important to assess for diabetes and SMI populations </w:t>
      </w:r>
      <w:r w:rsidR="00BA1C7C" w:rsidRPr="00D44CB5">
        <w:rPr>
          <w:sz w:val="22"/>
          <w:szCs w:val="22"/>
        </w:rPr>
        <w:t xml:space="preserve">from </w:t>
      </w:r>
      <w:r w:rsidRPr="00D44CB5">
        <w:rPr>
          <w:sz w:val="22"/>
          <w:szCs w:val="22"/>
        </w:rPr>
        <w:t xml:space="preserve">the proposed </w:t>
      </w:r>
      <w:r w:rsidR="004179A6" w:rsidRPr="00D44CB5">
        <w:rPr>
          <w:sz w:val="22"/>
          <w:szCs w:val="22"/>
        </w:rPr>
        <w:t>core outcome set</w:t>
      </w:r>
      <w:r w:rsidR="004C6760" w:rsidRPr="00D44CB5">
        <w:rPr>
          <w:sz w:val="22"/>
          <w:szCs w:val="22"/>
        </w:rPr>
        <w:t>.</w:t>
      </w:r>
      <w:r w:rsidR="00D44CB5" w:rsidRPr="00D44CB5">
        <w:rPr>
          <w:sz w:val="22"/>
          <w:szCs w:val="22"/>
        </w:rPr>
        <w:t xml:space="preserve"> </w:t>
      </w:r>
    </w:p>
    <w:p w14:paraId="6ADE1CF0" w14:textId="77777777" w:rsidR="00482DCE" w:rsidRPr="00E263DA" w:rsidRDefault="00482DCE" w:rsidP="00BA175E">
      <w:pPr>
        <w:spacing w:before="300" w:after="100" w:line="480" w:lineRule="auto"/>
        <w:rPr>
          <w:b/>
          <w:sz w:val="24"/>
          <w:szCs w:val="24"/>
        </w:rPr>
      </w:pPr>
      <w:r>
        <w:rPr>
          <w:b/>
          <w:sz w:val="24"/>
          <w:szCs w:val="24"/>
        </w:rPr>
        <w:t xml:space="preserve">Step 4: </w:t>
      </w:r>
      <w:r w:rsidR="00C10FF7">
        <w:rPr>
          <w:b/>
          <w:sz w:val="24"/>
          <w:szCs w:val="24"/>
        </w:rPr>
        <w:t xml:space="preserve">Identify instruments to measure </w:t>
      </w:r>
      <w:r w:rsidR="004C6760">
        <w:rPr>
          <w:b/>
          <w:sz w:val="24"/>
          <w:szCs w:val="24"/>
        </w:rPr>
        <w:t>outcome</w:t>
      </w:r>
      <w:r w:rsidR="00C10FF7">
        <w:rPr>
          <w:b/>
          <w:sz w:val="24"/>
          <w:szCs w:val="24"/>
        </w:rPr>
        <w:t>s</w:t>
      </w:r>
    </w:p>
    <w:p w14:paraId="6609257C" w14:textId="63859CC2" w:rsidR="00C10FF7" w:rsidRPr="00193253" w:rsidRDefault="001464C3" w:rsidP="00BA175E">
      <w:pPr>
        <w:pStyle w:val="ListParagraph"/>
        <w:numPr>
          <w:ilvl w:val="0"/>
          <w:numId w:val="10"/>
        </w:numPr>
        <w:spacing w:line="480" w:lineRule="auto"/>
        <w:ind w:left="714" w:hanging="357"/>
        <w:contextualSpacing w:val="0"/>
        <w:rPr>
          <w:b/>
        </w:rPr>
      </w:pPr>
      <w:r>
        <w:rPr>
          <w:b/>
        </w:rPr>
        <w:t xml:space="preserve">SELECT </w:t>
      </w:r>
      <w:r w:rsidR="00B30763" w:rsidRPr="00EF5304">
        <w:t xml:space="preserve">appropriate measurement tools for each outcome in the </w:t>
      </w:r>
      <w:r w:rsidR="004179A6" w:rsidRPr="00EF5304">
        <w:t xml:space="preserve"> core outcome set</w:t>
      </w:r>
      <w:r w:rsidR="00E361E5">
        <w:t>, and identify gaps in measures where these exist</w:t>
      </w:r>
      <w:r w:rsidR="004C6760" w:rsidRPr="00193253">
        <w:rPr>
          <w:b/>
        </w:rPr>
        <w:t xml:space="preserve"> </w:t>
      </w:r>
    </w:p>
    <w:p w14:paraId="07F00175" w14:textId="77777777" w:rsidR="00C10FF7" w:rsidRPr="008F7125" w:rsidRDefault="00C10FF7" w:rsidP="00BA175E">
      <w:pPr>
        <w:spacing w:line="480" w:lineRule="auto"/>
        <w:rPr>
          <w:rFonts w:eastAsia="Times New Roman" w:cs="Arial"/>
          <w:color w:val="222222"/>
          <w:shd w:val="clear" w:color="auto" w:fill="FFFFFF"/>
        </w:rPr>
      </w:pPr>
      <w:r w:rsidRPr="008F7125">
        <w:lastRenderedPageBreak/>
        <w:t>We will</w:t>
      </w:r>
      <w:r w:rsidRPr="008F7125">
        <w:rPr>
          <w:rFonts w:eastAsia="Times New Roman" w:cs="Arial"/>
          <w:color w:val="222222"/>
          <w:shd w:val="clear" w:color="auto" w:fill="FFFFFF"/>
        </w:rPr>
        <w:t xml:space="preserve"> adopt a pragmatic approach to identify measurement tools as follows:</w:t>
      </w:r>
    </w:p>
    <w:p w14:paraId="1D749F33" w14:textId="26098C58" w:rsidR="00C10FF7" w:rsidRPr="008F7125" w:rsidRDefault="00C10FF7" w:rsidP="00BA175E">
      <w:pPr>
        <w:pStyle w:val="ListParagraph"/>
        <w:numPr>
          <w:ilvl w:val="0"/>
          <w:numId w:val="18"/>
        </w:numPr>
        <w:spacing w:line="480" w:lineRule="auto"/>
        <w:ind w:left="426" w:hanging="284"/>
        <w:contextualSpacing w:val="0"/>
        <w:rPr>
          <w:rFonts w:eastAsia="Times New Roman" w:cs="Times New Roman"/>
        </w:rPr>
      </w:pPr>
      <w:r w:rsidRPr="008F7125">
        <w:rPr>
          <w:rFonts w:eastAsia="Times New Roman" w:cs="Arial"/>
          <w:color w:val="222222"/>
          <w:shd w:val="clear" w:color="auto" w:fill="FFFFFF"/>
        </w:rPr>
        <w:t>Discussion during the final consensus workshop to identify commonly used tools that are well-validated</w:t>
      </w:r>
      <w:r w:rsidR="005633DB" w:rsidRPr="008F7125">
        <w:rPr>
          <w:rFonts w:eastAsia="Times New Roman" w:cs="Arial"/>
          <w:color w:val="222222"/>
          <w:shd w:val="clear" w:color="auto" w:fill="FFFFFF"/>
        </w:rPr>
        <w:t xml:space="preserve"> (e.g. some outcomes will be measured consistently with one tool, which has been validated in a key paper). Key papers for identified outcomes will be </w:t>
      </w:r>
      <w:r w:rsidRPr="008F7125">
        <w:rPr>
          <w:rFonts w:eastAsia="Times New Roman" w:cs="Arial"/>
          <w:color w:val="222222"/>
          <w:shd w:val="clear" w:color="auto" w:fill="FFFFFF"/>
        </w:rPr>
        <w:t>assess</w:t>
      </w:r>
      <w:r w:rsidR="005633DB" w:rsidRPr="008F7125">
        <w:rPr>
          <w:rFonts w:eastAsia="Times New Roman" w:cs="Arial"/>
          <w:color w:val="222222"/>
          <w:shd w:val="clear" w:color="auto" w:fill="FFFFFF"/>
        </w:rPr>
        <w:t>ed</w:t>
      </w:r>
      <w:r w:rsidRPr="008F7125">
        <w:rPr>
          <w:rFonts w:eastAsia="Times New Roman" w:cs="Arial"/>
          <w:color w:val="222222"/>
          <w:shd w:val="clear" w:color="auto" w:fill="FFFFFF"/>
        </w:rPr>
        <w:t xml:space="preserve"> against the </w:t>
      </w:r>
      <w:r w:rsidR="001845E7" w:rsidRPr="008F7125">
        <w:rPr>
          <w:rFonts w:eastAsia="Times New Roman" w:cs="Arial"/>
          <w:color w:val="222222"/>
          <w:shd w:val="clear" w:color="auto" w:fill="FFFFFF"/>
        </w:rPr>
        <w:t xml:space="preserve">COSMIN </w:t>
      </w:r>
      <w:r w:rsidRPr="008F7125">
        <w:rPr>
          <w:rFonts w:eastAsia="Times New Roman" w:cs="Arial"/>
          <w:color w:val="222222"/>
          <w:shd w:val="clear" w:color="auto" w:fill="FFFFFF"/>
        </w:rPr>
        <w:t>checklist</w:t>
      </w:r>
      <w:r w:rsidR="000F1CE0" w:rsidRPr="008F7125">
        <w:rPr>
          <w:rFonts w:eastAsia="Times New Roman" w:cs="Arial"/>
          <w:color w:val="222222"/>
          <w:shd w:val="clear" w:color="auto" w:fill="FFFFFF"/>
        </w:rPr>
        <w:t xml:space="preserve"> </w:t>
      </w:r>
      <w:r w:rsidR="00B13ECE" w:rsidRPr="008F7125">
        <w:rPr>
          <w:rFonts w:eastAsia="Times New Roman" w:cs="Arial"/>
          <w:color w:val="222222"/>
          <w:shd w:val="clear" w:color="auto" w:fill="FFFFFF"/>
        </w:rPr>
        <w:fldChar w:fldCharType="begin">
          <w:fldData xml:space="preserve">PEVuZE5vdGU+PENpdGU+PEF1dGhvcj5UZXJ3ZWU8L0F1dGhvcj48WWVhcj4yMDEyPC9ZZWFyPjxS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</w:fldData>
        </w:fldChar>
      </w:r>
      <w:r w:rsidR="00B87210">
        <w:rPr>
          <w:rFonts w:eastAsia="Times New Roman" w:cs="Arial"/>
          <w:color w:val="222222"/>
          <w:shd w:val="clear" w:color="auto" w:fill="FFFFFF"/>
        </w:rPr>
        <w:instrText xml:space="preserve"> ADDIN EN.CITE </w:instrText>
      </w:r>
      <w:r w:rsidR="00B87210">
        <w:rPr>
          <w:rFonts w:eastAsia="Times New Roman" w:cs="Arial"/>
          <w:color w:val="222222"/>
          <w:shd w:val="clear" w:color="auto" w:fill="FFFFFF"/>
        </w:rPr>
        <w:fldChar w:fldCharType="begin">
          <w:fldData xml:space="preserve">PEVuZE5vdGU+PENpdGU+PEF1dGhvcj5UZXJ3ZWU8L0F1dGhvcj48WWVhcj4yMDEyPC9ZZWFyPjxS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</w:fldData>
        </w:fldChar>
      </w:r>
      <w:r w:rsidR="00B87210">
        <w:rPr>
          <w:rFonts w:eastAsia="Times New Roman" w:cs="Arial"/>
          <w:color w:val="222222"/>
          <w:shd w:val="clear" w:color="auto" w:fill="FFFFFF"/>
        </w:rPr>
        <w:instrText xml:space="preserve"> ADDIN EN.CITE.DATA </w:instrText>
      </w:r>
      <w:r w:rsidR="00B87210">
        <w:rPr>
          <w:rFonts w:eastAsia="Times New Roman" w:cs="Arial"/>
          <w:color w:val="222222"/>
          <w:shd w:val="clear" w:color="auto" w:fill="FFFFFF"/>
        </w:rPr>
      </w:r>
      <w:r w:rsidR="00B87210">
        <w:rPr>
          <w:rFonts w:eastAsia="Times New Roman" w:cs="Arial"/>
          <w:color w:val="222222"/>
          <w:shd w:val="clear" w:color="auto" w:fill="FFFFFF"/>
        </w:rPr>
        <w:fldChar w:fldCharType="end"/>
      </w:r>
      <w:r w:rsidR="00B13ECE" w:rsidRPr="008F7125">
        <w:rPr>
          <w:rFonts w:eastAsia="Times New Roman" w:cs="Arial"/>
          <w:color w:val="222222"/>
          <w:shd w:val="clear" w:color="auto" w:fill="FFFFFF"/>
        </w:rPr>
      </w:r>
      <w:r w:rsidR="00B13ECE" w:rsidRPr="008F7125">
        <w:rPr>
          <w:rFonts w:eastAsia="Times New Roman" w:cs="Arial"/>
          <w:color w:val="222222"/>
          <w:shd w:val="clear" w:color="auto" w:fill="FFFFFF"/>
        </w:rPr>
        <w:fldChar w:fldCharType="separate"/>
      </w:r>
      <w:r w:rsidR="00B87210">
        <w:rPr>
          <w:rFonts w:eastAsia="Times New Roman" w:cs="Arial"/>
          <w:noProof/>
          <w:color w:val="222222"/>
          <w:shd w:val="clear" w:color="auto" w:fill="FFFFFF"/>
        </w:rPr>
        <w:t>[47]</w:t>
      </w:r>
      <w:r w:rsidR="00B13ECE" w:rsidRPr="008F7125">
        <w:rPr>
          <w:rFonts w:eastAsia="Times New Roman" w:cs="Arial"/>
          <w:color w:val="222222"/>
          <w:shd w:val="clear" w:color="auto" w:fill="FFFFFF"/>
        </w:rPr>
        <w:fldChar w:fldCharType="end"/>
      </w:r>
      <w:r w:rsidR="00CB09B0" w:rsidRPr="008F7125">
        <w:rPr>
          <w:rFonts w:eastAsia="Times New Roman" w:cs="Arial"/>
          <w:color w:val="222222"/>
          <w:shd w:val="clear" w:color="auto" w:fill="FFFFFF"/>
        </w:rPr>
        <w:t xml:space="preserve">, which uses a rating scale to </w:t>
      </w:r>
      <w:r w:rsidR="00FD3AEE" w:rsidRPr="008F7125">
        <w:rPr>
          <w:rFonts w:eastAsia="Times New Roman" w:cs="Arial"/>
          <w:color w:val="222222"/>
          <w:shd w:val="clear" w:color="auto" w:fill="FFFFFF"/>
        </w:rPr>
        <w:t>assess the quality of measurement properties</w:t>
      </w:r>
      <w:r w:rsidR="00CB09B0" w:rsidRPr="008F7125">
        <w:rPr>
          <w:rFonts w:eastAsia="Times New Roman" w:cs="Arial"/>
          <w:color w:val="222222"/>
          <w:shd w:val="clear" w:color="auto" w:fill="FFFFFF"/>
        </w:rPr>
        <w:t>.</w:t>
      </w:r>
    </w:p>
    <w:p w14:paraId="1E0C3C20" w14:textId="6EC469C4" w:rsidR="002033B2" w:rsidRPr="008F7125" w:rsidRDefault="00C10FF7" w:rsidP="00BA175E">
      <w:pPr>
        <w:pStyle w:val="ListParagraph"/>
        <w:numPr>
          <w:ilvl w:val="0"/>
          <w:numId w:val="18"/>
        </w:numPr>
        <w:shd w:val="clear" w:color="auto" w:fill="FFFFFF"/>
        <w:spacing w:line="480" w:lineRule="auto"/>
        <w:ind w:left="426" w:hanging="284"/>
        <w:contextualSpacing w:val="0"/>
        <w:rPr>
          <w:rFonts w:eastAsia="Times New Roman" w:cs="Times New Roman"/>
          <w:color w:val="555555"/>
        </w:rPr>
      </w:pPr>
      <w:r w:rsidRPr="008F7125">
        <w:rPr>
          <w:rFonts w:eastAsia="Times New Roman" w:cs="Arial"/>
          <w:color w:val="222222"/>
          <w:shd w:val="clear" w:color="auto" w:fill="FFFFFF"/>
        </w:rPr>
        <w:t xml:space="preserve">For </w:t>
      </w:r>
      <w:r w:rsidRPr="008F7125">
        <w:rPr>
          <w:rFonts w:eastAsia="Times New Roman" w:cs="Arial"/>
          <w:shd w:val="clear" w:color="auto" w:fill="FFFFFF"/>
        </w:rPr>
        <w:t xml:space="preserve">the remaining outcomes, </w:t>
      </w:r>
      <w:r w:rsidR="003E03E2" w:rsidRPr="008F7125">
        <w:rPr>
          <w:rFonts w:eastAsia="Times New Roman" w:cs="Times New Roman"/>
        </w:rPr>
        <w:t xml:space="preserve">a systematic review of published </w:t>
      </w:r>
      <w:r w:rsidRPr="008F7125">
        <w:rPr>
          <w:rFonts w:eastAsia="Times New Roman" w:cs="Times New Roman"/>
        </w:rPr>
        <w:t>studies on the properties of all available measurement instruments that aim to measure the </w:t>
      </w:r>
      <w:r w:rsidR="001845E7" w:rsidRPr="008F7125">
        <w:rPr>
          <w:rStyle w:val="Strong"/>
          <w:rFonts w:eastAsia="Times New Roman" w:cs="Times New Roman"/>
          <w:b w:val="0"/>
        </w:rPr>
        <w:t>particular construct</w:t>
      </w:r>
      <w:r w:rsidR="0053593E">
        <w:rPr>
          <w:rStyle w:val="Strong"/>
          <w:rFonts w:eastAsia="Times New Roman" w:cs="Times New Roman"/>
          <w:b w:val="0"/>
        </w:rPr>
        <w:t xml:space="preserve"> will be conducted</w:t>
      </w:r>
      <w:r w:rsidR="001845E7" w:rsidRPr="008F7125">
        <w:rPr>
          <w:rStyle w:val="Strong"/>
          <w:rFonts w:eastAsia="Times New Roman" w:cs="Times New Roman"/>
          <w:b w:val="0"/>
        </w:rPr>
        <w:t>.</w:t>
      </w:r>
      <w:r w:rsidR="003E03E2" w:rsidRPr="008F7125">
        <w:rPr>
          <w:rStyle w:val="Strong"/>
          <w:rFonts w:eastAsia="Times New Roman" w:cs="Times New Roman"/>
          <w:b w:val="0"/>
        </w:rPr>
        <w:t xml:space="preserve"> Study criteria and </w:t>
      </w:r>
      <w:r w:rsidR="003E03E2" w:rsidRPr="008F7125">
        <w:rPr>
          <w:rFonts w:eastAsia="Times New Roman" w:cs="Arial"/>
        </w:rPr>
        <w:t>m</w:t>
      </w:r>
      <w:r w:rsidRPr="008F7125">
        <w:rPr>
          <w:rFonts w:eastAsia="Times New Roman" w:cs="Arial"/>
        </w:rPr>
        <w:t xml:space="preserve">ethods for </w:t>
      </w:r>
      <w:r w:rsidR="000F1CE0" w:rsidRPr="008F7125">
        <w:rPr>
          <w:rFonts w:eastAsia="Times New Roman" w:cs="Arial"/>
        </w:rPr>
        <w:t>the systematic</w:t>
      </w:r>
      <w:r w:rsidR="000F1CE0" w:rsidRPr="008F7125">
        <w:rPr>
          <w:rFonts w:eastAsia="Times New Roman" w:cs="Arial"/>
          <w:color w:val="222222"/>
        </w:rPr>
        <w:t xml:space="preserve"> review </w:t>
      </w:r>
      <w:r w:rsidRPr="008F7125">
        <w:rPr>
          <w:rFonts w:eastAsia="Times New Roman" w:cs="Arial"/>
          <w:color w:val="222222"/>
        </w:rPr>
        <w:t xml:space="preserve">will be adapted depending on the final core outcome set. </w:t>
      </w:r>
      <w:r w:rsidR="003E03E2" w:rsidRPr="008F7125">
        <w:t xml:space="preserve">A search strategy comprising text words and index terms will be developed using an outcome measures properties search filter </w:t>
      </w:r>
      <w:r w:rsidR="00B13ECE" w:rsidRPr="008F7125">
        <w:fldChar w:fldCharType="begin">
          <w:fldData xml:space="preserve">PEVuZE5vdGU+PENpdGU+PEF1dGhvcj5UZXJ3ZWU8L0F1dGhvcj48WWVhcj4yMDA5PC9ZZWFyPjxS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==
</w:fldData>
        </w:fldChar>
      </w:r>
      <w:r w:rsidR="00FF2DB3">
        <w:instrText xml:space="preserve"> ADDIN EN.CITE </w:instrText>
      </w:r>
      <w:r w:rsidR="00FF2DB3">
        <w:fldChar w:fldCharType="begin">
          <w:fldData xml:space="preserve">PEVuZE5vdGU+PENpdGU+PEF1dGhvcj5UZXJ3ZWU8L0F1dGhvcj48WWVhcj4yMDA5PC9ZZWFyPjxS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==
</w:fldData>
        </w:fldChar>
      </w:r>
      <w:r w:rsidR="00FF2DB3">
        <w:instrText xml:space="preserve"> ADDIN EN.CITE.DATA </w:instrText>
      </w:r>
      <w:r w:rsidR="00FF2DB3">
        <w:fldChar w:fldCharType="end"/>
      </w:r>
      <w:r w:rsidR="00B13ECE" w:rsidRPr="008F7125">
        <w:fldChar w:fldCharType="separate"/>
      </w:r>
      <w:r w:rsidR="00B87210">
        <w:rPr>
          <w:noProof/>
        </w:rPr>
        <w:t>[48]</w:t>
      </w:r>
      <w:r w:rsidR="00B13ECE" w:rsidRPr="008F7125">
        <w:fldChar w:fldCharType="end"/>
      </w:r>
      <w:r w:rsidR="003E03E2" w:rsidRPr="008F7125">
        <w:t xml:space="preserve"> and search terms for each of the outcomes in the final core outcome set</w:t>
      </w:r>
      <w:r w:rsidR="00FB6FD7" w:rsidRPr="008F7125">
        <w:t xml:space="preserve">. Results identified from the search will be screened by two researchers independently, first by title and abstract to remove irrelevant studies, and second by full text to identify all papers that provide details of potentially matching measurement tools. </w:t>
      </w:r>
      <w:r w:rsidR="002033B2" w:rsidRPr="008F7125">
        <w:t>The measurement and psychometric properties of a</w:t>
      </w:r>
      <w:r w:rsidR="00FB6FD7" w:rsidRPr="008F7125">
        <w:t xml:space="preserve">ll potentially matching tools will be assessed </w:t>
      </w:r>
      <w:r w:rsidR="002033B2" w:rsidRPr="008F7125">
        <w:t>using the COSMIN check</w:t>
      </w:r>
      <w:r w:rsidR="000F1CE0" w:rsidRPr="008F7125">
        <w:t xml:space="preserve"> list </w:t>
      </w:r>
      <w:r w:rsidR="00B13ECE" w:rsidRPr="008F7125">
        <w:fldChar w:fldCharType="begin">
          <w:fldData xml:space="preserve">PEVuZE5vdGU+PENpdGU+PEF1dGhvcj5UZXJ3ZWU8L0F1dGhvcj48WWVhcj4yMDEyPC9ZZWFyPjxS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</w:fldData>
        </w:fldChar>
      </w:r>
      <w:r w:rsidR="00B87210">
        <w:instrText xml:space="preserve"> ADDIN EN.CITE </w:instrText>
      </w:r>
      <w:r w:rsidR="00B87210">
        <w:fldChar w:fldCharType="begin">
          <w:fldData xml:space="preserve">PEVuZE5vdGU+PENpdGU+PEF1dGhvcj5UZXJ3ZWU8L0F1dGhvcj48WWVhcj4yMDEyPC9ZZWFyPjxS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</w:fldData>
        </w:fldChar>
      </w:r>
      <w:r w:rsidR="00B87210">
        <w:instrText xml:space="preserve"> ADDIN EN.CITE.DATA </w:instrText>
      </w:r>
      <w:r w:rsidR="00B87210">
        <w:fldChar w:fldCharType="end"/>
      </w:r>
      <w:r w:rsidR="00B13ECE" w:rsidRPr="008F7125">
        <w:fldChar w:fldCharType="separate"/>
      </w:r>
      <w:r w:rsidR="00B87210">
        <w:rPr>
          <w:noProof/>
        </w:rPr>
        <w:t>[47]</w:t>
      </w:r>
      <w:r w:rsidR="00B13ECE" w:rsidRPr="008F7125">
        <w:fldChar w:fldCharType="end"/>
      </w:r>
      <w:r w:rsidR="000F1CE0" w:rsidRPr="008F7125">
        <w:t xml:space="preserve"> </w:t>
      </w:r>
      <w:r w:rsidR="002033B2" w:rsidRPr="008F7125">
        <w:t xml:space="preserve">before selecting which tools to include </w:t>
      </w:r>
      <w:r w:rsidR="003F106C" w:rsidRPr="008F7125">
        <w:t xml:space="preserve">for outcomes </w:t>
      </w:r>
      <w:r w:rsidR="002033B2" w:rsidRPr="008F7125">
        <w:t xml:space="preserve">in the </w:t>
      </w:r>
      <w:r w:rsidR="004179A6" w:rsidRPr="008F7125">
        <w:t>core outcome set</w:t>
      </w:r>
      <w:r w:rsidR="002033B2" w:rsidRPr="008F7125">
        <w:t>.</w:t>
      </w:r>
    </w:p>
    <w:p w14:paraId="566B4DDF" w14:textId="77777777" w:rsidR="00482DCE" w:rsidRPr="00306DC4" w:rsidRDefault="004C6760" w:rsidP="00BA175E">
      <w:pPr>
        <w:spacing w:line="480" w:lineRule="auto"/>
      </w:pPr>
      <w:r w:rsidRPr="008F7125">
        <w:t xml:space="preserve">Outcomes for which </w:t>
      </w:r>
      <w:r w:rsidR="00FB6FD7" w:rsidRPr="008F7125">
        <w:t xml:space="preserve">no matching </w:t>
      </w:r>
      <w:r w:rsidRPr="008F7125">
        <w:t xml:space="preserve">validated </w:t>
      </w:r>
      <w:r w:rsidR="00FB6FD7" w:rsidRPr="008F7125">
        <w:t xml:space="preserve">measurement tool </w:t>
      </w:r>
      <w:r w:rsidRPr="008F7125">
        <w:t>is identified will be highlighted in the review to inform future research priorities</w:t>
      </w:r>
      <w:r w:rsidR="00A11DA2" w:rsidRPr="008F7125">
        <w:t>.</w:t>
      </w:r>
    </w:p>
    <w:p w14:paraId="6D975154" w14:textId="77777777" w:rsidR="009118E0" w:rsidRPr="005F7423" w:rsidRDefault="009118E0" w:rsidP="00BA175E">
      <w:pPr>
        <w:spacing w:before="300" w:after="100" w:line="480" w:lineRule="auto"/>
        <w:rPr>
          <w:b/>
          <w:sz w:val="28"/>
          <w:szCs w:val="28"/>
        </w:rPr>
      </w:pPr>
      <w:r w:rsidRPr="005F7423">
        <w:rPr>
          <w:b/>
          <w:sz w:val="28"/>
          <w:szCs w:val="28"/>
        </w:rPr>
        <w:t>Discussion</w:t>
      </w:r>
    </w:p>
    <w:p w14:paraId="6118043E" w14:textId="16C1023D" w:rsidR="005609F7" w:rsidRPr="00617618" w:rsidRDefault="00FE661B" w:rsidP="00BA175E">
      <w:pPr>
        <w:spacing w:line="480" w:lineRule="auto"/>
      </w:pPr>
      <w:r w:rsidRPr="00617618">
        <w:t xml:space="preserve">To ensure that evidence about what works for particular populations can inform </w:t>
      </w:r>
      <w:r w:rsidR="0044545E">
        <w:t>policy and practice</w:t>
      </w:r>
      <w:r w:rsidRPr="00617618">
        <w:t xml:space="preserve"> </w:t>
      </w:r>
      <w:r w:rsidR="00076223">
        <w:t>and</w:t>
      </w:r>
      <w:r w:rsidRPr="00617618">
        <w:t xml:space="preserve"> improve the quality and effectiveness of healthcare, evaluation research must measure what matters to </w:t>
      </w:r>
      <w:r w:rsidR="00404318">
        <w:t>people living with the condition</w:t>
      </w:r>
      <w:r w:rsidRPr="00617618">
        <w:t xml:space="preserve"> and those who support them</w:t>
      </w:r>
      <w:r w:rsidR="007C2DA1" w:rsidRPr="00617618">
        <w:t xml:space="preserve"> </w:t>
      </w:r>
      <w:r w:rsidRPr="00617618">
        <w:t xml:space="preserve">and commission </w:t>
      </w:r>
      <w:r w:rsidR="007C2DA1" w:rsidRPr="00617618">
        <w:t>health</w:t>
      </w:r>
      <w:r w:rsidRPr="00617618">
        <w:t xml:space="preserve"> services</w:t>
      </w:r>
      <w:r w:rsidR="00373E6B" w:rsidRPr="00617618">
        <w:t>,</w:t>
      </w:r>
      <w:r w:rsidRPr="00617618">
        <w:t xml:space="preserve"> as well a</w:t>
      </w:r>
      <w:r w:rsidR="00617618">
        <w:t xml:space="preserve">s to researchers.  Developing </w:t>
      </w:r>
      <w:r w:rsidRPr="00617618">
        <w:t>core outcome set</w:t>
      </w:r>
      <w:r w:rsidR="00617618">
        <w:t>s</w:t>
      </w:r>
      <w:r w:rsidRPr="00617618">
        <w:t xml:space="preserve"> </w:t>
      </w:r>
      <w:r w:rsidR="007A7522" w:rsidRPr="00617618">
        <w:t xml:space="preserve">using </w:t>
      </w:r>
      <w:r w:rsidR="00617618">
        <w:t xml:space="preserve">appropriately adapted </w:t>
      </w:r>
      <w:r w:rsidR="007A7522" w:rsidRPr="00617618">
        <w:t xml:space="preserve">consensus </w:t>
      </w:r>
      <w:r w:rsidR="00C932F5">
        <w:t xml:space="preserve">and literature review </w:t>
      </w:r>
      <w:r w:rsidR="008731E4">
        <w:t xml:space="preserve">methods </w:t>
      </w:r>
      <w:r w:rsidR="00BF2B84">
        <w:t>facilitates</w:t>
      </w:r>
      <w:r w:rsidR="008731E4">
        <w:t xml:space="preserve"> this, </w:t>
      </w:r>
      <w:r w:rsidR="00E976A9">
        <w:t xml:space="preserve">and </w:t>
      </w:r>
      <w:r w:rsidR="00BF2B84">
        <w:t>helps</w:t>
      </w:r>
      <w:r w:rsidR="00A4233C">
        <w:t xml:space="preserve"> </w:t>
      </w:r>
      <w:r w:rsidR="00BF2B84">
        <w:t xml:space="preserve">to </w:t>
      </w:r>
      <w:r w:rsidR="007A0607">
        <w:t>increase</w:t>
      </w:r>
      <w:r w:rsidR="007A7522" w:rsidRPr="00617618">
        <w:t xml:space="preserve"> </w:t>
      </w:r>
      <w:r w:rsidR="00373E6B" w:rsidRPr="00617618">
        <w:t xml:space="preserve">consistency of </w:t>
      </w:r>
      <w:r w:rsidR="00373E6B" w:rsidRPr="00617618">
        <w:lastRenderedPageBreak/>
        <w:t>measurement in future research</w:t>
      </w:r>
      <w:r w:rsidR="00920C27">
        <w:t xml:space="preserve"> thereby </w:t>
      </w:r>
      <w:r w:rsidR="00F34225">
        <w:t xml:space="preserve">enhancing the potential </w:t>
      </w:r>
      <w:r w:rsidR="005B51B2">
        <w:t xml:space="preserve">to combine trials </w:t>
      </w:r>
      <w:r w:rsidR="00F34225">
        <w:t>for evidence synthesis</w:t>
      </w:r>
      <w:r w:rsidR="00373E6B" w:rsidRPr="00617618">
        <w:t xml:space="preserve">. </w:t>
      </w:r>
      <w:r w:rsidRPr="00617618">
        <w:t xml:space="preserve">The proposed core outcome set </w:t>
      </w:r>
      <w:r w:rsidR="00B55405">
        <w:t xml:space="preserve">for this study </w:t>
      </w:r>
      <w:r w:rsidRPr="00617618">
        <w:t xml:space="preserve">will provide clear guidance about what outcomes should be measured, as a minimum, in trials of </w:t>
      </w:r>
      <w:r w:rsidR="00373E6B" w:rsidRPr="00617618">
        <w:t xml:space="preserve">self-management </w:t>
      </w:r>
      <w:r w:rsidRPr="00617618">
        <w:t xml:space="preserve">interventions for people with coexisting type </w:t>
      </w:r>
      <w:proofErr w:type="gramStart"/>
      <w:r w:rsidRPr="00617618">
        <w:t>2 diabetes</w:t>
      </w:r>
      <w:proofErr w:type="gramEnd"/>
      <w:r w:rsidR="009A4148">
        <w:t xml:space="preserve"> and SMI</w:t>
      </w:r>
      <w:r w:rsidRPr="00617618">
        <w:t xml:space="preserve">, and help to improve future </w:t>
      </w:r>
      <w:r w:rsidR="00C148C5">
        <w:t>aggregation</w:t>
      </w:r>
      <w:r w:rsidRPr="00617618">
        <w:t xml:space="preserve"> </w:t>
      </w:r>
      <w:r w:rsidR="005609F7" w:rsidRPr="00617618">
        <w:t>of trial evidence in this area.</w:t>
      </w:r>
    </w:p>
    <w:p w14:paraId="71679AC2" w14:textId="62E07A1F" w:rsidR="009A6AE6" w:rsidRPr="001F1170" w:rsidRDefault="005609F7" w:rsidP="00BA175E">
      <w:pPr>
        <w:spacing w:line="480" w:lineRule="auto"/>
      </w:pPr>
      <w:r w:rsidRPr="001F1170">
        <w:t xml:space="preserve">There are several challenges </w:t>
      </w:r>
      <w:r w:rsidR="00C52147" w:rsidRPr="001F1170">
        <w:t>we are likely to encounter</w:t>
      </w:r>
      <w:r w:rsidR="00D01A07">
        <w:t>. First</w:t>
      </w:r>
      <w:r w:rsidRPr="001F1170">
        <w:t>, t</w:t>
      </w:r>
      <w:r w:rsidR="00FE661B" w:rsidRPr="001F1170">
        <w:t xml:space="preserve">he study </w:t>
      </w:r>
      <w:r w:rsidRPr="001F1170">
        <w:t xml:space="preserve">risks not including representation across stakeholder groups, in particular </w:t>
      </w:r>
      <w:r w:rsidR="004D119F">
        <w:t>patients</w:t>
      </w:r>
      <w:r w:rsidRPr="001F1170">
        <w:t xml:space="preserve"> and carers.</w:t>
      </w:r>
      <w:r w:rsidR="002F1C09">
        <w:t xml:space="preserve"> People with SMI </w:t>
      </w:r>
      <w:r w:rsidR="005A787A" w:rsidRPr="001F1170">
        <w:t xml:space="preserve">are </w:t>
      </w:r>
      <w:r w:rsidR="00D01A07">
        <w:t>a hard-to-</w:t>
      </w:r>
      <w:r w:rsidR="0075604C">
        <w:t>reach group</w:t>
      </w:r>
      <w:r w:rsidR="002F1C09">
        <w:t>;</w:t>
      </w:r>
      <w:r w:rsidR="00C31A73">
        <w:t xml:space="preserve"> </w:t>
      </w:r>
      <w:r w:rsidR="00C8205E">
        <w:t xml:space="preserve">however, </w:t>
      </w:r>
      <w:r w:rsidR="002F1C09">
        <w:t xml:space="preserve">working with mental health care co-ordinators </w:t>
      </w:r>
      <w:r w:rsidR="00C8205E">
        <w:t>to</w:t>
      </w:r>
      <w:r w:rsidR="004F6196">
        <w:t xml:space="preserve"> </w:t>
      </w:r>
      <w:r w:rsidR="002F1C09">
        <w:t>identify and recruit participants is a</w:t>
      </w:r>
      <w:r w:rsidR="0075604C">
        <w:t xml:space="preserve">n </w:t>
      </w:r>
      <w:r w:rsidR="002F1C09">
        <w:t xml:space="preserve">approach used </w:t>
      </w:r>
      <w:r w:rsidR="0075604C">
        <w:t xml:space="preserve">successfully </w:t>
      </w:r>
      <w:r w:rsidR="002F1C09">
        <w:t>in other research</w:t>
      </w:r>
      <w:r w:rsidR="0075604C">
        <w:t xml:space="preserve"> </w:t>
      </w:r>
      <w:r w:rsidR="00B13ECE">
        <w:fldChar w:fldCharType="begin">
          <w:fldData xml:space="preserve">PEVuZE5vdGU+PENpdGU+PEF1dGhvcj5HYXJkbmVyLVNvb2Q8L0F1dGhvcj48WWVhcj4yMDE1PC9Z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</w:fldData>
        </w:fldChar>
      </w:r>
      <w:r w:rsidR="00B87210">
        <w:instrText xml:space="preserve"> ADDIN EN.CITE </w:instrText>
      </w:r>
      <w:r w:rsidR="00B87210">
        <w:fldChar w:fldCharType="begin">
          <w:fldData xml:space="preserve">PEVuZE5vdGU+PENpdGU+PEF1dGhvcj5HYXJkbmVyLVNvb2Q8L0F1dGhvcj48WWVhcj4yMDE1PC9Z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</w:fldData>
        </w:fldChar>
      </w:r>
      <w:r w:rsidR="00B87210">
        <w:instrText xml:space="preserve"> ADDIN EN.CITE.DATA </w:instrText>
      </w:r>
      <w:r w:rsidR="00B87210">
        <w:fldChar w:fldCharType="end"/>
      </w:r>
      <w:r w:rsidR="00B13ECE">
        <w:fldChar w:fldCharType="separate"/>
      </w:r>
      <w:r w:rsidR="00B87210">
        <w:rPr>
          <w:noProof/>
        </w:rPr>
        <w:t>[49]</w:t>
      </w:r>
      <w:r w:rsidR="00B13ECE">
        <w:fldChar w:fldCharType="end"/>
      </w:r>
      <w:r w:rsidR="00C8205E">
        <w:t xml:space="preserve">. </w:t>
      </w:r>
      <w:r w:rsidR="00C8205E" w:rsidRPr="00605282">
        <w:t>People with SMI</w:t>
      </w:r>
      <w:r w:rsidR="002F1C09" w:rsidRPr="00605282">
        <w:t xml:space="preserve"> </w:t>
      </w:r>
      <w:r w:rsidR="00E45602" w:rsidRPr="00605282">
        <w:t xml:space="preserve">are </w:t>
      </w:r>
      <w:r w:rsidR="00C8205E" w:rsidRPr="00605282">
        <w:t xml:space="preserve">also </w:t>
      </w:r>
      <w:r w:rsidR="004F6196">
        <w:t>less</w:t>
      </w:r>
      <w:r w:rsidR="00E45602" w:rsidRPr="00605282">
        <w:t xml:space="preserve"> likely </w:t>
      </w:r>
      <w:r w:rsidR="004F6196">
        <w:t xml:space="preserve">than the general population </w:t>
      </w:r>
      <w:r w:rsidR="00E45602" w:rsidRPr="00605282">
        <w:t xml:space="preserve">to have </w:t>
      </w:r>
      <w:r w:rsidR="00605282" w:rsidRPr="00605282">
        <w:t>regular access to the internet</w:t>
      </w:r>
      <w:r w:rsidR="00473225" w:rsidRPr="00605282">
        <w:t xml:space="preserve"> </w:t>
      </w:r>
      <w:r w:rsidR="00B13ECE" w:rsidRPr="00605282">
        <w:fldChar w:fldCharType="begin">
          <w:fldData xml:space="preserve">PEVuZE5vdGU+PENpdGU+PEF1dGhvcj5CZW4tWmVldjwvQXV0aG9yPjxZZWFyPjIwMTM8L1llYXI+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==
</w:fldData>
        </w:fldChar>
      </w:r>
      <w:r w:rsidR="00B87210">
        <w:instrText xml:space="preserve"> ADDIN EN.CITE </w:instrText>
      </w:r>
      <w:r w:rsidR="00B87210">
        <w:fldChar w:fldCharType="begin">
          <w:fldData xml:space="preserve">PEVuZE5vdGU+PENpdGU+PEF1dGhvcj5CZW4tWmVldjwvQXV0aG9yPjxZZWFyPjIwMTM8L1llYXI+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==
</w:fldData>
        </w:fldChar>
      </w:r>
      <w:r w:rsidR="00B87210">
        <w:instrText xml:space="preserve"> ADDIN EN.CITE.DATA </w:instrText>
      </w:r>
      <w:r w:rsidR="00B87210">
        <w:fldChar w:fldCharType="end"/>
      </w:r>
      <w:r w:rsidR="00B13ECE" w:rsidRPr="00605282">
        <w:fldChar w:fldCharType="separate"/>
      </w:r>
      <w:r w:rsidR="00B87210">
        <w:rPr>
          <w:noProof/>
        </w:rPr>
        <w:t>[50]</w:t>
      </w:r>
      <w:r w:rsidR="00B13ECE" w:rsidRPr="00605282">
        <w:fldChar w:fldCharType="end"/>
      </w:r>
      <w:r w:rsidR="00E45602" w:rsidRPr="00605282">
        <w:t>, which</w:t>
      </w:r>
      <w:r w:rsidR="00E45602" w:rsidRPr="001F1170">
        <w:t xml:space="preserve"> </w:t>
      </w:r>
      <w:r w:rsidR="00605282">
        <w:t xml:space="preserve">is a </w:t>
      </w:r>
      <w:r w:rsidR="00E45602" w:rsidRPr="001F1170">
        <w:t>prerequisite for completing an online survey</w:t>
      </w:r>
      <w:r w:rsidR="005A787A" w:rsidRPr="001F1170">
        <w:t>.</w:t>
      </w:r>
      <w:r w:rsidRPr="001F1170">
        <w:t xml:space="preserve"> </w:t>
      </w:r>
      <w:r w:rsidR="00AC4A2F">
        <w:t>T</w:t>
      </w:r>
      <w:r w:rsidRPr="001F1170">
        <w:t>he Delphi stu</w:t>
      </w:r>
      <w:r w:rsidR="00E45602" w:rsidRPr="001F1170">
        <w:t xml:space="preserve">dy </w:t>
      </w:r>
      <w:r w:rsidR="00AC4A2F">
        <w:t>will therefore</w:t>
      </w:r>
      <w:r w:rsidR="001828EB" w:rsidRPr="001F1170">
        <w:t>, as needed, be</w:t>
      </w:r>
      <w:r w:rsidR="00E45602" w:rsidRPr="001F1170">
        <w:t xml:space="preserve"> </w:t>
      </w:r>
      <w:r w:rsidR="00665F2C" w:rsidRPr="001F1170">
        <w:t xml:space="preserve">administered by </w:t>
      </w:r>
      <w:r w:rsidR="006A53AC" w:rsidRPr="001F1170">
        <w:t xml:space="preserve">post, </w:t>
      </w:r>
      <w:r w:rsidR="00665F2C" w:rsidRPr="001F1170">
        <w:t xml:space="preserve">telephone </w:t>
      </w:r>
      <w:r w:rsidRPr="001F1170">
        <w:t>or in person</w:t>
      </w:r>
      <w:r w:rsidR="006A53AC" w:rsidRPr="001F1170">
        <w:t xml:space="preserve">, as well as </w:t>
      </w:r>
      <w:r w:rsidR="001828EB" w:rsidRPr="001F1170">
        <w:t>online</w:t>
      </w:r>
      <w:r w:rsidRPr="001F1170">
        <w:t xml:space="preserve">. </w:t>
      </w:r>
      <w:r w:rsidR="00AF1DCA" w:rsidRPr="001F1170">
        <w:t xml:space="preserve">To </w:t>
      </w:r>
      <w:r w:rsidR="0098503F" w:rsidRPr="001F1170">
        <w:t>promote</w:t>
      </w:r>
      <w:r w:rsidR="00AF1DCA" w:rsidRPr="001F1170">
        <w:t xml:space="preserve"> continued engagement we will endeavour to make sure the survey is easy to complete by piloting this with </w:t>
      </w:r>
      <w:r w:rsidR="003F6F14">
        <w:t>the DIAMONDS PPI</w:t>
      </w:r>
      <w:r w:rsidR="00AF1DCA" w:rsidRPr="001F1170">
        <w:t xml:space="preserve"> panel</w:t>
      </w:r>
      <w:r w:rsidR="00BF6726" w:rsidRPr="001F1170">
        <w:t xml:space="preserve">, and we will </w:t>
      </w:r>
      <w:r w:rsidR="00AF1DCA" w:rsidRPr="001F1170">
        <w:t xml:space="preserve">recruit additional </w:t>
      </w:r>
      <w:r w:rsidR="00BF6726" w:rsidRPr="001F1170">
        <w:t>participants</w:t>
      </w:r>
      <w:r w:rsidR="00AF1DCA" w:rsidRPr="001F1170">
        <w:t xml:space="preserve"> if we experience dro</w:t>
      </w:r>
      <w:r w:rsidR="00024E43" w:rsidRPr="001F1170">
        <w:t xml:space="preserve">p out in this </w:t>
      </w:r>
      <w:r w:rsidR="004825CF" w:rsidRPr="001F1170">
        <w:t xml:space="preserve">or other </w:t>
      </w:r>
      <w:r w:rsidR="00BF6726" w:rsidRPr="001F1170">
        <w:t>stakeholder</w:t>
      </w:r>
      <w:r w:rsidR="00024E43" w:rsidRPr="001F1170">
        <w:t xml:space="preserve"> group</w:t>
      </w:r>
      <w:r w:rsidR="004825CF" w:rsidRPr="001F1170">
        <w:t>s</w:t>
      </w:r>
      <w:r w:rsidR="002F1C09">
        <w:t xml:space="preserve">. </w:t>
      </w:r>
      <w:r w:rsidR="003D4D64">
        <w:t xml:space="preserve">There is </w:t>
      </w:r>
      <w:r w:rsidR="00024E43" w:rsidRPr="001F1170">
        <w:t xml:space="preserve">a </w:t>
      </w:r>
      <w:r w:rsidR="00B85415" w:rsidRPr="001F1170">
        <w:t>risk</w:t>
      </w:r>
      <w:r w:rsidR="00024E43" w:rsidRPr="001F1170">
        <w:t xml:space="preserve"> that during the consensus workshop, the voice of </w:t>
      </w:r>
      <w:r w:rsidR="000A4D2F">
        <w:t>patients</w:t>
      </w:r>
      <w:r w:rsidR="00024E43" w:rsidRPr="001F1170">
        <w:t xml:space="preserve"> and carers is not</w:t>
      </w:r>
      <w:r w:rsidR="00815DA9" w:rsidRPr="001F1170">
        <w:t xml:space="preserve"> present</w:t>
      </w:r>
      <w:r w:rsidR="003D4D64">
        <w:t xml:space="preserve"> or under-represented</w:t>
      </w:r>
      <w:r w:rsidR="00A834B1">
        <w:t xml:space="preserve">. </w:t>
      </w:r>
      <w:r w:rsidR="00E0336F">
        <w:t xml:space="preserve">The DIAMONDS PPI </w:t>
      </w:r>
      <w:r w:rsidR="00815DA9" w:rsidRPr="001F1170">
        <w:t>panel members have expressed their desire to meet separately and to have their views presented at</w:t>
      </w:r>
      <w:r w:rsidR="00676904" w:rsidRPr="001F1170">
        <w:t xml:space="preserve"> the workshop </w:t>
      </w:r>
      <w:r w:rsidR="00D206C2">
        <w:t>instead of attending in person</w:t>
      </w:r>
      <w:r w:rsidR="00815DA9" w:rsidRPr="001F1170">
        <w:t>.</w:t>
      </w:r>
      <w:r w:rsidR="00FC4E38" w:rsidRPr="001F1170">
        <w:t xml:space="preserve"> To ensure that other </w:t>
      </w:r>
      <w:r w:rsidR="007C21CB">
        <w:t>patient</w:t>
      </w:r>
      <w:r w:rsidR="00FC4E38" w:rsidRPr="001F1170">
        <w:t xml:space="preserve"> and carer partici</w:t>
      </w:r>
      <w:r w:rsidR="00D94621" w:rsidRPr="001F1170">
        <w:t>pants are able to contribut</w:t>
      </w:r>
      <w:r w:rsidR="00C425A0" w:rsidRPr="001F1170">
        <w:t xml:space="preserve">e to this process, we will </w:t>
      </w:r>
      <w:r w:rsidR="003B77D5">
        <w:t xml:space="preserve">use a skilled facilitator during the workshop and also </w:t>
      </w:r>
      <w:r w:rsidR="00D94621" w:rsidRPr="001F1170">
        <w:t xml:space="preserve">provide them with an opportunity to meet </w:t>
      </w:r>
      <w:r w:rsidR="00DA7009">
        <w:t>separately with a researcher</w:t>
      </w:r>
      <w:r w:rsidR="00D94621" w:rsidRPr="001F1170">
        <w:t xml:space="preserve"> if they prefer.</w:t>
      </w:r>
    </w:p>
    <w:p w14:paraId="2EA8F552" w14:textId="0BDDC85D" w:rsidR="006060CE" w:rsidRDefault="00A834B1" w:rsidP="00BA175E">
      <w:pPr>
        <w:spacing w:line="480" w:lineRule="auto"/>
      </w:pPr>
      <w:r>
        <w:t>Second</w:t>
      </w:r>
      <w:r w:rsidR="009A6AE6" w:rsidRPr="005A514A">
        <w:t>, we may find</w:t>
      </w:r>
      <w:r w:rsidR="00FE661B" w:rsidRPr="005A514A">
        <w:t xml:space="preserve"> differences in opinion </w:t>
      </w:r>
      <w:r w:rsidR="003538F6" w:rsidRPr="005A514A">
        <w:t>between</w:t>
      </w:r>
      <w:r w:rsidR="00FE661B" w:rsidRPr="005A514A">
        <w:t xml:space="preserve"> diverse stakeholder groups as they seek to achieve consensus about which outcomes </w:t>
      </w:r>
      <w:r w:rsidR="00770A64" w:rsidRPr="005A514A">
        <w:t>are important</w:t>
      </w:r>
      <w:r w:rsidR="00FE661B" w:rsidRPr="005A514A">
        <w:t>.</w:t>
      </w:r>
      <w:r w:rsidR="00B63DED" w:rsidRPr="005A514A">
        <w:t xml:space="preserve"> C</w:t>
      </w:r>
      <w:r w:rsidR="00024C09" w:rsidRPr="005A514A">
        <w:t>ore</w:t>
      </w:r>
      <w:r w:rsidR="00024C09">
        <w:t xml:space="preserve"> outcome sets are a relatively new con</w:t>
      </w:r>
      <w:r w:rsidR="00FF3472">
        <w:t xml:space="preserve">struct in research, and </w:t>
      </w:r>
      <w:r w:rsidR="00024C09">
        <w:t>methods for reaching consensus are evolving as studies begin to reflect on their su</w:t>
      </w:r>
      <w:r w:rsidR="00637DF8">
        <w:t xml:space="preserve">ccesses and limitations </w:t>
      </w:r>
      <w:r w:rsidR="00B13ECE">
        <w:fldChar w:fldCharType="begin">
          <w:fldData xml:space="preserve">PEVuZE5vdGU+PENpdGU+PEF1dGhvcj5XaWxsaWFtc29uPC9BdXRob3I+PFllYXI+MjAxMjwvWWVh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</w:fldData>
        </w:fldChar>
      </w:r>
      <w:r w:rsidR="002C0100">
        <w:instrText xml:space="preserve"> ADDIN EN.CITE </w:instrText>
      </w:r>
      <w:r w:rsidR="002C0100">
        <w:fldChar w:fldCharType="begin">
          <w:fldData xml:space="preserve">PEVuZE5vdGU+PENpdGU+PEF1dGhvcj5XaWxsaWFtc29uPC9BdXRob3I+PFllYXI+MjAxMjwvWWVh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</w:fldData>
        </w:fldChar>
      </w:r>
      <w:r w:rsidR="002C0100">
        <w:instrText xml:space="preserve"> ADDIN EN.CITE.DATA </w:instrText>
      </w:r>
      <w:r w:rsidR="002C0100">
        <w:fldChar w:fldCharType="end"/>
      </w:r>
      <w:r w:rsidR="00B13ECE">
        <w:fldChar w:fldCharType="separate"/>
      </w:r>
      <w:r w:rsidR="001E1E46">
        <w:rPr>
          <w:noProof/>
        </w:rPr>
        <w:t>[25]</w:t>
      </w:r>
      <w:r w:rsidR="00B13ECE">
        <w:fldChar w:fldCharType="end"/>
      </w:r>
      <w:r w:rsidR="00C155DC">
        <w:t>.</w:t>
      </w:r>
      <w:r w:rsidR="00637DF8">
        <w:t xml:space="preserve"> </w:t>
      </w:r>
      <w:r w:rsidR="002934DE">
        <w:t>A key feature of the Delphi survey is building consensus by including more than one round, and sharing the results of each round with participants</w:t>
      </w:r>
      <w:r w:rsidR="0053593E">
        <w:t>,</w:t>
      </w:r>
      <w:r w:rsidR="002934DE">
        <w:t xml:space="preserve"> so </w:t>
      </w:r>
      <w:r w:rsidR="00F82778">
        <w:t xml:space="preserve">that </w:t>
      </w:r>
      <w:r w:rsidR="002934DE">
        <w:t>these can inform the choices th</w:t>
      </w:r>
      <w:r w:rsidR="009F1841">
        <w:t>at individuals</w:t>
      </w:r>
      <w:r w:rsidR="002934DE">
        <w:t xml:space="preserve"> </w:t>
      </w:r>
      <w:r w:rsidR="001E499A">
        <w:t xml:space="preserve">subsequently </w:t>
      </w:r>
      <w:r w:rsidR="002934DE">
        <w:t xml:space="preserve">make. </w:t>
      </w:r>
      <w:r w:rsidR="00086E9D">
        <w:t>However</w:t>
      </w:r>
      <w:r w:rsidR="00B71495">
        <w:t xml:space="preserve">, there are </w:t>
      </w:r>
      <w:r w:rsidR="00086E9D">
        <w:t xml:space="preserve">likely to be multiple </w:t>
      </w:r>
      <w:r w:rsidR="00086E9D">
        <w:lastRenderedPageBreak/>
        <w:t>outcomes that do not reach consensus, and</w:t>
      </w:r>
      <w:r w:rsidR="009E02B5">
        <w:t xml:space="preserve"> the modified Delphi method provides an opportunity to resolve areas of disagreement between different stakeholder groups and ensure that all groups are represented in this process. </w:t>
      </w:r>
      <w:r w:rsidR="00E63FBB">
        <w:t xml:space="preserve">There are </w:t>
      </w:r>
      <w:r w:rsidR="00086E9D">
        <w:t xml:space="preserve">examples in the literature where outcomes that are discarded by </w:t>
      </w:r>
      <w:r w:rsidR="0015731C">
        <w:t>consensus</w:t>
      </w:r>
      <w:r w:rsidR="00086E9D">
        <w:t xml:space="preserve"> are included in a core outcome set or vice versa </w:t>
      </w:r>
      <w:r w:rsidR="00B13ECE" w:rsidRPr="00040DDA">
        <w:fldChar w:fldCharType="begin">
          <w:fldData xml:space="preserve">PEVuZE5vdGU+PENpdGU+PEF1dGhvcj5DaGlhcm90dG88L0F1dGhvcj48WWVhcj4yMDE1PC9ZZWFy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</w:fldData>
        </w:fldChar>
      </w:r>
      <w:r w:rsidR="00B87210">
        <w:instrText xml:space="preserve"> ADDIN EN.CITE </w:instrText>
      </w:r>
      <w:r w:rsidR="00B87210">
        <w:fldChar w:fldCharType="begin">
          <w:fldData xml:space="preserve">PEVuZE5vdGU+PENpdGU+PEF1dGhvcj5DaGlhcm90dG88L0F1dGhvcj48WWVhcj4yMDE1PC9ZZWFy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</w:fldData>
        </w:fldChar>
      </w:r>
      <w:r w:rsidR="00B87210">
        <w:instrText xml:space="preserve"> ADDIN EN.CITE.DATA </w:instrText>
      </w:r>
      <w:r w:rsidR="00B87210">
        <w:fldChar w:fldCharType="end"/>
      </w:r>
      <w:r w:rsidR="00B13ECE" w:rsidRPr="00040DDA">
        <w:fldChar w:fldCharType="separate"/>
      </w:r>
      <w:r w:rsidR="00B87210">
        <w:rPr>
          <w:noProof/>
        </w:rPr>
        <w:t>[51]</w:t>
      </w:r>
      <w:r w:rsidR="00B13ECE" w:rsidRPr="00040DDA">
        <w:fldChar w:fldCharType="end"/>
      </w:r>
      <w:r w:rsidR="0053593E">
        <w:t>. W</w:t>
      </w:r>
      <w:r w:rsidR="00086E9D">
        <w:t xml:space="preserve">hile this may be contentious, a flexible and pragmatic approach </w:t>
      </w:r>
      <w:r w:rsidR="00B71495">
        <w:t xml:space="preserve">allows for decisions to be taken </w:t>
      </w:r>
      <w:r w:rsidR="0053593E">
        <w:t>which are</w:t>
      </w:r>
      <w:r w:rsidR="00B71495">
        <w:t xml:space="preserve"> </w:t>
      </w:r>
      <w:r w:rsidR="008D350A">
        <w:t xml:space="preserve">based on the </w:t>
      </w:r>
      <w:r w:rsidR="00E63FBB">
        <w:t>consensus opinion</w:t>
      </w:r>
      <w:r w:rsidR="008D350A">
        <w:t xml:space="preserve"> </w:t>
      </w:r>
      <w:r w:rsidR="0053593E">
        <w:t xml:space="preserve">but </w:t>
      </w:r>
      <w:r w:rsidR="00B71495">
        <w:t>also take account of the</w:t>
      </w:r>
      <w:r w:rsidR="009A1CBE" w:rsidRPr="00EE7C47">
        <w:t xml:space="preserve"> necessity to include measurable and appropriate outcomes.</w:t>
      </w:r>
    </w:p>
    <w:p w14:paraId="22D8138C" w14:textId="4C5246E1" w:rsidR="00B85519" w:rsidRDefault="00B85519" w:rsidP="00BA175E">
      <w:pPr>
        <w:spacing w:line="480" w:lineRule="auto"/>
      </w:pPr>
      <w:r>
        <w:t>A flexible approach that acknowledges the expert in t</w:t>
      </w:r>
      <w:r w:rsidR="00035345">
        <w:t xml:space="preserve">he final selection process </w:t>
      </w:r>
      <w:r w:rsidR="00381480">
        <w:t xml:space="preserve">also </w:t>
      </w:r>
      <w:r>
        <w:t>helps to address a third</w:t>
      </w:r>
      <w:r w:rsidR="000A3A1C">
        <w:t xml:space="preserve"> challenge, which </w:t>
      </w:r>
      <w:r w:rsidR="00BD6E0E">
        <w:t>all research</w:t>
      </w:r>
      <w:r w:rsidR="00D40DB4">
        <w:t xml:space="preserve"> of this type will face in the context of rapidly developing medical technologies and expanding p</w:t>
      </w:r>
      <w:r w:rsidRPr="005A514A">
        <w:t>sychometric and epidemiological evidence</w:t>
      </w:r>
      <w:r w:rsidR="00E073A6">
        <w:t xml:space="preserve">: </w:t>
      </w:r>
      <w:r w:rsidR="00A5432B">
        <w:t>t</w:t>
      </w:r>
      <w:r w:rsidR="00E073A6">
        <w:t>he ac</w:t>
      </w:r>
      <w:r w:rsidR="00E05391">
        <w:t xml:space="preserve">curacy and stability of the </w:t>
      </w:r>
      <w:r w:rsidR="00E073A6">
        <w:t xml:space="preserve">concepts guiding our research (SMI and </w:t>
      </w:r>
      <w:r w:rsidR="00E05391">
        <w:t>diabetes</w:t>
      </w:r>
      <w:r w:rsidR="00E073A6">
        <w:t>)</w:t>
      </w:r>
      <w:r w:rsidR="00D40DB4">
        <w:t>. For example</w:t>
      </w:r>
      <w:r w:rsidRPr="00DF62B5">
        <w:t>, current research into the nature of SMI questions the meaning</w:t>
      </w:r>
      <w:r>
        <w:t xml:space="preserve">fulness of existing </w:t>
      </w:r>
      <w:r w:rsidR="00D052DB">
        <w:t xml:space="preserve">diagnostic </w:t>
      </w:r>
      <w:r>
        <w:t xml:space="preserve">categories, both aetiologically </w:t>
      </w:r>
      <w:r w:rsidR="00B13ECE">
        <w:fldChar w:fldCharType="begin">
          <w:fldData xml:space="preserve">PEVuZE5vdGU+PENpdGU+PEF1dGhvcj5MZWU8L0F1dGhvcj48WWVhcj4yMDEzPC9ZZWFyPjxSZWNO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k4NC05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</w:fldData>
        </w:fldChar>
      </w:r>
      <w:r w:rsidR="00B87210">
        <w:instrText xml:space="preserve"> ADDIN EN.CITE </w:instrText>
      </w:r>
      <w:r w:rsidR="00B87210">
        <w:fldChar w:fldCharType="begin">
          <w:fldData xml:space="preserve">PEVuZE5vdGU+PENpdGU+PEF1dGhvcj5MZWU8L0F1dGhvcj48WWVhcj4yMDEzPC9ZZWFyPjxSZWNO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k4NC05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</w:fldData>
        </w:fldChar>
      </w:r>
      <w:r w:rsidR="00B87210">
        <w:instrText xml:space="preserve"> ADDIN EN.CITE.DATA </w:instrText>
      </w:r>
      <w:r w:rsidR="00B87210">
        <w:fldChar w:fldCharType="end"/>
      </w:r>
      <w:r w:rsidR="00B13ECE">
        <w:fldChar w:fldCharType="separate"/>
      </w:r>
      <w:r w:rsidR="00B87210">
        <w:rPr>
          <w:noProof/>
        </w:rPr>
        <w:t>[52, 53]</w:t>
      </w:r>
      <w:r w:rsidR="00B13ECE">
        <w:fldChar w:fldCharType="end"/>
      </w:r>
      <w:r>
        <w:t xml:space="preserve"> and phenom</w:t>
      </w:r>
      <w:r w:rsidR="00820D2F">
        <w:t>eno</w:t>
      </w:r>
      <w:r>
        <w:t xml:space="preserve">logically </w:t>
      </w:r>
      <w:r w:rsidR="00B13ECE">
        <w:fldChar w:fldCharType="begin">
          <w:fldData xml:space="preserve">PEVuZE5vdGU+PENpdGU+PEF1dGhvcj5SZWluaW5naGF1czwvQXV0aG9yPjxZZWFyPjIwMTY8L1ll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</w:fldData>
        </w:fldChar>
      </w:r>
      <w:r w:rsidR="00FF2DB3">
        <w:instrText xml:space="preserve"> ADDIN EN.CITE </w:instrText>
      </w:r>
      <w:r w:rsidR="00FF2DB3">
        <w:fldChar w:fldCharType="begin">
          <w:fldData xml:space="preserve">PEVuZE5vdGU+PENpdGU+PEF1dGhvcj5SZWluaW5naGF1czwvQXV0aG9yPjxZZWFyPjIwMTY8L1ll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</w:fldData>
        </w:fldChar>
      </w:r>
      <w:r w:rsidR="00FF2DB3">
        <w:instrText xml:space="preserve"> ADDIN EN.CITE.DATA </w:instrText>
      </w:r>
      <w:r w:rsidR="00FF2DB3">
        <w:fldChar w:fldCharType="end"/>
      </w:r>
      <w:r w:rsidR="00B13ECE">
        <w:fldChar w:fldCharType="separate"/>
      </w:r>
      <w:r w:rsidR="00B87210">
        <w:rPr>
          <w:noProof/>
        </w:rPr>
        <w:t>[54]</w:t>
      </w:r>
      <w:r w:rsidR="00B13ECE">
        <w:fldChar w:fldCharType="end"/>
      </w:r>
      <w:r w:rsidR="00BC09B4">
        <w:t xml:space="preserve">. </w:t>
      </w:r>
      <w:r w:rsidR="00E05391">
        <w:t>Thus the appropriateness of grouping together</w:t>
      </w:r>
      <w:r w:rsidRPr="003335CC">
        <w:t xml:space="preserve"> </w:t>
      </w:r>
      <w:r w:rsidR="00E05391">
        <w:t xml:space="preserve">SMI </w:t>
      </w:r>
      <w:r w:rsidRPr="003335CC">
        <w:t>conditions</w:t>
      </w:r>
      <w:r w:rsidR="00E05391">
        <w:t xml:space="preserve"> that </w:t>
      </w:r>
      <w:r w:rsidR="00B62E95">
        <w:t xml:space="preserve">display similar and overlapping </w:t>
      </w:r>
      <w:r w:rsidR="00840F9F" w:rsidRPr="00840F9F">
        <w:t xml:space="preserve">genetic </w:t>
      </w:r>
      <w:r w:rsidR="006B64F6">
        <w:t>a</w:t>
      </w:r>
      <w:r w:rsidR="00840F9F" w:rsidRPr="00840F9F">
        <w:t xml:space="preserve">etiology </w:t>
      </w:r>
      <w:r w:rsidR="00840F9F">
        <w:t xml:space="preserve">and </w:t>
      </w:r>
      <w:r w:rsidR="00B62E95">
        <w:t>symptomology</w:t>
      </w:r>
      <w:r w:rsidR="00E05391">
        <w:t xml:space="preserve"> but</w:t>
      </w:r>
      <w:r w:rsidR="00BC09B4">
        <w:t xml:space="preserve"> have different illness trajectories and treatments</w:t>
      </w:r>
      <w:r w:rsidR="00E05391">
        <w:t xml:space="preserve"> continues to be debated </w:t>
      </w:r>
      <w:r w:rsidR="002C0100">
        <w:fldChar w:fldCharType="begin"/>
      </w:r>
      <w:r w:rsidR="00B87210">
        <w:instrText xml:space="preserve"> ADDIN EN.CITE &lt;EndNote&gt;&lt;Cite&gt;&lt;Author&gt;Jablensky&lt;/Author&gt;&lt;Year&gt;2016&lt;/Year&gt;&lt;RecNum&gt;1252&lt;/RecNum&gt;&lt;DisplayText&gt;[53]&lt;/DisplayText&gt;&lt;record&gt;&lt;rec-number&gt;1252&lt;/rec-number&gt;&lt;foreign-keys&gt;&lt;key app="EN" db-id="da0w55s2j2ztwlexxzzvdvsifvf92fadwxx5" timestamp="1464627338"&gt;1252&lt;/key&gt;&lt;/foreign-keys&gt;&lt;ref-type name="Journal Article"&gt;17&lt;/ref-type&gt;&lt;contributors&gt;&lt;authors&gt;&lt;author&gt;Jablensky, Assen&lt;/author&gt;&lt;/authors&gt;&lt;/contributors&gt;&lt;titles&gt;&lt;title&gt;Psychiatric classifications: validity and utility&lt;/title&gt;&lt;secondary-title&gt;World Psychiatry&lt;/secondary-title&gt;&lt;/titles&gt;&lt;periodical&gt;&lt;full-title&gt;World Psychiatry&lt;/full-title&gt;&lt;abbr-1&gt;World psychiatry : official journal of the World Psychiatric Association (WPA)&lt;/abbr-1&gt;&lt;/periodical&gt;&lt;pages&gt;26-31&lt;/pages&gt;&lt;volume&gt;15&lt;/volume&gt;&lt;number&gt;1&lt;/number&gt;&lt;keywords&gt;&lt;keyword&gt;Psychiatric diagnosis&lt;/keyword&gt;&lt;keyword&gt;psychiatric classification&lt;/keyword&gt;&lt;keyword&gt;validity&lt;/keyword&gt;&lt;keyword&gt;utility&lt;/keyword&gt;&lt;keyword&gt;DSM&lt;/keyword&gt;&lt;keyword&gt;ICD&lt;/keyword&gt;&lt;/keywords&gt;&lt;dates&gt;&lt;year&gt;2016&lt;/year&gt;&lt;/dates&gt;&lt;isbn&gt;2051-5545&lt;/isbn&gt;&lt;urls&gt;&lt;related-urls&gt;&lt;url&gt;http://dx.doi.org/10.1002/wps.20284&lt;/url&gt;&lt;/related-urls&gt;&lt;/urls&gt;&lt;electronic-resource-num&gt;10.1002/wps.20284&lt;/electronic-resource-num&gt;&lt;/record&gt;&lt;/Cite&gt;&lt;/EndNote&gt;</w:instrText>
      </w:r>
      <w:r w:rsidR="002C0100">
        <w:fldChar w:fldCharType="separate"/>
      </w:r>
      <w:r w:rsidR="00B87210">
        <w:rPr>
          <w:noProof/>
        </w:rPr>
        <w:t>[53]</w:t>
      </w:r>
      <w:r w:rsidR="002C0100">
        <w:fldChar w:fldCharType="end"/>
      </w:r>
      <w:r w:rsidRPr="003335CC">
        <w:t xml:space="preserve">. In diabetes, </w:t>
      </w:r>
      <w:r w:rsidR="00C85E51">
        <w:t>although</w:t>
      </w:r>
      <w:r w:rsidRPr="003335CC">
        <w:t xml:space="preserve"> supporting self-management has been the cornerstone of good diabetes care for many years,</w:t>
      </w:r>
      <w:r w:rsidR="0060082E">
        <w:t xml:space="preserve"> it is a multi-dimensional concept </w:t>
      </w:r>
      <w:r w:rsidR="00EF5614">
        <w:t xml:space="preserve">that is individualised by those living with diabetes and therefore challenging to measure reliably </w:t>
      </w:r>
      <w:r w:rsidR="00B13ECE">
        <w:fldChar w:fldCharType="begin">
          <w:fldData xml:space="preserve">PEVuZE5vdGU+PENpdGU+PEF1dGhvcj5Gcm9zdDwvQXV0aG9yPjxZZWFyPjIwMTQ8L1llYXI+PFJl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==
</w:fldData>
        </w:fldChar>
      </w:r>
      <w:r w:rsidR="00FF2DB3">
        <w:instrText xml:space="preserve"> ADDIN EN.CITE </w:instrText>
      </w:r>
      <w:r w:rsidR="00FF2DB3">
        <w:fldChar w:fldCharType="begin">
          <w:fldData xml:space="preserve">PEVuZE5vdGU+PENpdGU+PEF1dGhvcj5Gcm9zdDwvQXV0aG9yPjxZZWFyPjIwMTQ8L1llYXI+PFJl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==
</w:fldData>
        </w:fldChar>
      </w:r>
      <w:r w:rsidR="00FF2DB3">
        <w:instrText xml:space="preserve"> ADDIN EN.CITE.DATA </w:instrText>
      </w:r>
      <w:r w:rsidR="00FF2DB3">
        <w:fldChar w:fldCharType="end"/>
      </w:r>
      <w:r w:rsidR="00B13ECE">
        <w:fldChar w:fldCharType="separate"/>
      </w:r>
      <w:r w:rsidR="00B87210">
        <w:rPr>
          <w:noProof/>
        </w:rPr>
        <w:t>[55, 56]</w:t>
      </w:r>
      <w:r w:rsidR="00B13ECE">
        <w:fldChar w:fldCharType="end"/>
      </w:r>
      <w:r w:rsidR="0060082E">
        <w:t>. C</w:t>
      </w:r>
      <w:r w:rsidRPr="003335CC">
        <w:t xml:space="preserve">oncerns about increasing prevalence </w:t>
      </w:r>
      <w:r w:rsidR="0096746F">
        <w:t xml:space="preserve">of diabetes </w:t>
      </w:r>
      <w:r w:rsidRPr="003335CC">
        <w:t>and associated costs are fuelling the development of new treatm</w:t>
      </w:r>
      <w:r>
        <w:t>ents and therapies</w:t>
      </w:r>
      <w:r w:rsidR="0056395E">
        <w:t>,</w:t>
      </w:r>
      <w:r w:rsidRPr="003335CC">
        <w:t xml:space="preserve"> which introduces a slightly different set of questions about </w:t>
      </w:r>
      <w:r>
        <w:t xml:space="preserve">the </w:t>
      </w:r>
      <w:r w:rsidRPr="003335CC">
        <w:t>management of diabetes</w:t>
      </w:r>
      <w:r>
        <w:t xml:space="preserve"> and the potential outcomes that capture this</w:t>
      </w:r>
      <w:r w:rsidRPr="003335CC">
        <w:t>.</w:t>
      </w:r>
    </w:p>
    <w:p w14:paraId="5672A3A5" w14:textId="720FE14D" w:rsidR="00FE755D" w:rsidRDefault="00521C6C" w:rsidP="00BA175E">
      <w:pPr>
        <w:spacing w:line="480" w:lineRule="auto"/>
      </w:pPr>
      <w:r w:rsidRPr="00521C6C">
        <w:t xml:space="preserve">A </w:t>
      </w:r>
      <w:r w:rsidR="0003586F">
        <w:t>fourth</w:t>
      </w:r>
      <w:r w:rsidRPr="00521C6C">
        <w:t xml:space="preserve"> challenge relates to patient-reported outcomes, which ar</w:t>
      </w:r>
      <w:r w:rsidR="00D01EB4">
        <w:t xml:space="preserve">e commonly used to evaluate </w:t>
      </w:r>
      <w:r w:rsidRPr="00521C6C">
        <w:t>effectiveness of interventions. Psychometric assessments of these have shown that such</w:t>
      </w:r>
      <w:r w:rsidR="005C505E">
        <w:t xml:space="preserve"> measures overlap</w:t>
      </w:r>
      <w:r w:rsidRPr="00521C6C">
        <w:t xml:space="preserve"> in content</w:t>
      </w:r>
      <w:r w:rsidR="00566727">
        <w:t xml:space="preserve"> </w:t>
      </w:r>
      <w:r w:rsidR="00B13ECE">
        <w:fldChar w:fldCharType="begin"/>
      </w:r>
      <w:r w:rsidR="00FF2DB3">
        <w:instrText xml:space="preserve"> ADDIN EN.CITE &lt;EndNote&gt;&lt;Cite&gt;&lt;Author&gt;Reininghaus&lt;/Author&gt;&lt;Year&gt;2012&lt;/Year&gt;&lt;RecNum&gt;1259&lt;/RecNum&gt;&lt;DisplayText&gt;[57]&lt;/DisplayText&gt;&lt;record&gt;&lt;rec-number&gt;1259&lt;/rec-number&gt;&lt;foreign-keys&gt;&lt;key app="EN" db-id="da0w55s2j2ztwlexxzzvdvsifvf92fadwxx5" timestamp="1464629231"&gt;1259&lt;/key&gt;&lt;/foreign-keys&gt;&lt;ref-type name="Journal Article"&gt;17&lt;/ref-type&gt;&lt;contributors&gt;&lt;authors&gt;&lt;author&gt;Reininghaus, U.&lt;/author&gt;&lt;author&gt;Priebe, S.&lt;/author&gt;&lt;/authors&gt;&lt;/contributors&gt;&lt;auth-address&gt;King&amp;apos;s College London, Institute of Psychiatry, London, UK. ulrich.reininghaus@kcl.ac.uk&lt;/auth-address&gt;&lt;titles&gt;&lt;title&gt;Measuring patient-reported outcomes in psychosis: conceptual and methodological review&lt;/title&gt;&lt;secondary-title&gt;Br J Psychiatry&lt;/secondary-title&gt;&lt;alt-title&gt;The British journal of psychiatry : the journal of mental science&lt;/alt-title&gt;&lt;/titles&gt;&lt;periodical&gt;&lt;full-title&gt;Br J Psychiatry&lt;/full-title&gt;&lt;abbr-1&gt;The British journal of psychiatry : the journal of mental science&lt;/abbr-1&gt;&lt;/periodical&gt;&lt;alt-periodical&gt;&lt;full-title&gt;Br J Psychiatry&lt;/full-title&gt;&lt;abbr-1&gt;The British journal of psychiatry : the journal of mental science&lt;/abbr-1&gt;&lt;/alt-periodical&gt;&lt;pages&gt;262-7&lt;/pages&gt;&lt;volume&gt;201&lt;/volume&gt;&lt;number&gt;4&lt;/number&gt;&lt;keywords&gt;&lt;keyword&gt;Cognition Disorders/complications/psychology&lt;/keyword&gt;&lt;keyword&gt;Humans&lt;/keyword&gt;&lt;keyword&gt;Needs Assessment&lt;/keyword&gt;&lt;keyword&gt;Outcome Assessment (Health Care)/*methods&lt;/keyword&gt;&lt;keyword&gt;Patient Satisfaction&lt;/keyword&gt;&lt;keyword&gt;Physician-Patient Relations&lt;/keyword&gt;&lt;keyword&gt;Psychometrics&lt;/keyword&gt;&lt;keyword&gt;Psychotic Disorders/complications/diagnosis/*psychology&lt;/keyword&gt;&lt;keyword&gt;Quality of Life/psychology&lt;/keyword&gt;&lt;keyword&gt;*Self Report&lt;/keyword&gt;&lt;keyword&gt;Surveys and Questionnaires&lt;/keyword&gt;&lt;/keywords&gt;&lt;dates&gt;&lt;year&gt;2012&lt;/year&gt;&lt;pub-dates&gt;&lt;date&gt;Oct&lt;/date&gt;&lt;/pub-dates&gt;&lt;/dates&gt;&lt;isbn&gt;1472-1465 (Electronic)&amp;#xD;0007-1250 (Linking)&lt;/isbn&gt;&lt;accession-num&gt;23028084&lt;/accession-num&gt;&lt;urls&gt;&lt;related-urls&gt;&lt;url&gt;http://www.ncbi.nlm.nih.gov/pubmed/23028084&lt;/url&gt;&lt;/related-urls&gt;&lt;/urls&gt;&lt;electronic-resource-num&gt;10.1192/bjp.bp.111.107615&lt;/electronic-resource-num&gt;&lt;/record&gt;&lt;/Cite&gt;&lt;/EndNote&gt;</w:instrText>
      </w:r>
      <w:r w:rsidR="00B13ECE">
        <w:fldChar w:fldCharType="separate"/>
      </w:r>
      <w:r w:rsidR="00B87210">
        <w:rPr>
          <w:noProof/>
        </w:rPr>
        <w:t>[57]</w:t>
      </w:r>
      <w:r w:rsidR="00B13ECE">
        <w:fldChar w:fldCharType="end"/>
      </w:r>
      <w:r w:rsidRPr="00521C6C">
        <w:t>, and the incremental value of using multiple measures might therefore be questionable</w:t>
      </w:r>
      <w:r w:rsidR="00566727">
        <w:t xml:space="preserve"> </w:t>
      </w:r>
      <w:r w:rsidR="00B13ECE">
        <w:fldChar w:fldCharType="begin"/>
      </w:r>
      <w:r w:rsidR="00B87210">
        <w:instrText xml:space="preserve"> ADDIN EN.CITE &lt;EndNote&gt;&lt;Cite&gt;&lt;Author&gt;Böhnke&lt;/Author&gt;&lt;Year&gt;2014&lt;/Year&gt;&lt;RecNum&gt;949&lt;/RecNum&gt;&lt;DisplayText&gt;[58]&lt;/DisplayText&gt;&lt;record&gt;&lt;rec-number&gt;949&lt;/rec-number&gt;&lt;foreign-keys&gt;&lt;key app="EN" db-id="da0w55s2j2ztwlexxzzvdvsifvf92fadwxx5" timestamp="1448891414"&gt;949&lt;/key&gt;&lt;/foreign-keys&gt;&lt;ref-type name="Journal Article"&gt;17&lt;/ref-type&gt;&lt;contributors&gt;&lt;authors&gt;&lt;author&gt;Böhnke, Jan R.&lt;/author&gt;&lt;author&gt;Lutz, Wolfgang&lt;/author&gt;&lt;author&gt;Delgadillo, Jaime&lt;/author&gt;&lt;/authors&gt;&lt;/contributors&gt;&lt;titles&gt;&lt;title&gt;Negative affectivity as a transdiagnostic factor in patients with common mental disorders&lt;/title&gt;&lt;secondary-title&gt;Journal of Affective Disorders&lt;/secondary-title&gt;&lt;/titles&gt;&lt;periodical&gt;&lt;full-title&gt;J Affect Disord&lt;/full-title&gt;&lt;abbr-1&gt;Journal of affective disorders&lt;/abbr-1&gt;&lt;/periodical&gt;&lt;pages&gt;270-278&lt;/pages&gt;&lt;volume&gt;166&lt;/volume&gt;&lt;keywords&gt;&lt;keyword&gt;Feedback&lt;/keyword&gt;&lt;keyword&gt;Patient reported outcome measures&lt;/keyword&gt;&lt;keyword&gt;Negative affectivity&lt;/keyword&gt;&lt;keyword&gt;IAPT&lt;/keyword&gt;&lt;keyword&gt;Categorical Data factor analysis&lt;/keyword&gt;&lt;/keywords&gt;&lt;dates&gt;&lt;year&gt;2014&lt;/year&gt;&lt;pub-dates&gt;&lt;date&gt;9//&lt;/date&gt;&lt;/pub-dates&gt;&lt;/dates&gt;&lt;isbn&gt;0165-0327&lt;/isbn&gt;&lt;urls&gt;&lt;related-urls&gt;&lt;url&gt;http://www.sciencedirect.com/science/article/pii/S0165032714003115&lt;/url&gt;&lt;url&gt;http://ac.els-cdn.com/S0165032714003115/1-s2.0-S0165032714003115-main.pdf?_tid=3f960bfa-9769-11e5-92b3-00000aacb35f&amp;amp;acdnat=1448891580_22ed139a118a20f3aef481026f3ca63c&lt;/url&gt;&lt;/related-urls&gt;&lt;/urls&gt;&lt;electronic-resource-num&gt;http://dx.doi.org/10.1016/j.jad.2014.05.023&lt;/electronic-resource-num&gt;&lt;/record&gt;&lt;/Cite&gt;&lt;/EndNote&gt;</w:instrText>
      </w:r>
      <w:r w:rsidR="00B13ECE">
        <w:fldChar w:fldCharType="separate"/>
      </w:r>
      <w:r w:rsidR="00B87210">
        <w:rPr>
          <w:noProof/>
        </w:rPr>
        <w:t>[58]</w:t>
      </w:r>
      <w:r w:rsidR="00B13ECE">
        <w:fldChar w:fldCharType="end"/>
      </w:r>
      <w:r w:rsidRPr="00521C6C">
        <w:t xml:space="preserve">. While the development of </w:t>
      </w:r>
      <w:r w:rsidR="00AD1BF1">
        <w:t>these</w:t>
      </w:r>
      <w:r w:rsidRPr="00521C6C">
        <w:t xml:space="preserve"> measures is informed and partly motivated by their value as an accepted outcome </w:t>
      </w:r>
      <w:r w:rsidR="007609C4">
        <w:t xml:space="preserve">criterion in care and trials </w:t>
      </w:r>
      <w:r w:rsidR="00B13ECE">
        <w:fldChar w:fldCharType="begin"/>
      </w:r>
      <w:r w:rsidR="00E31821">
        <w:instrText xml:space="preserve"> ADDIN EN.CITE &lt;EndNote&gt;&lt;Cite&gt;&lt;Author&gt;Bansal&lt;/Author&gt;&lt;Year&gt;2015&lt;/Year&gt;&lt;RecNum&gt;1260&lt;/RecNum&gt;&lt;DisplayText&gt;[59]&lt;/DisplayText&gt;&lt;record&gt;&lt;rec-number&gt;1260&lt;/rec-number&gt;&lt;foreign-keys&gt;&lt;key app="EN" db-id="da0w55s2j2ztwlexxzzvdvsifvf92fadwxx5" timestamp="1464629610"&gt;1260&lt;/key&gt;&lt;/foreign-keys&gt;&lt;ref-type name="Journal Article"&gt;17&lt;/ref-type&gt;&lt;contributors&gt;&lt;authors&gt;&lt;author&gt;Bansal, D.&lt;/author&gt;&lt;author&gt;Bhagat, A.&lt;/author&gt;&lt;author&gt;Schifano, F.&lt;/author&gt;&lt;author&gt;Gudala, K.&lt;/author&gt;&lt;/authors&gt;&lt;/contributors&gt;&lt;auth-address&gt;Department of Pharmacy Practice, National Institute of Pharmaceutical Science, Mohali, India. Electronic address: dipikabansal079@gmail.com.&amp;#xD;Department of Pharmacy Practice, National Institute of Pharmaceutical Science, Mohali, India. Electronic address: anilbhagat05@gmail.com.&amp;#xD;Clinical Pharmacology and Therapeutics, University of Hertfordshire, Hertfordshire, UK. Electronic address: f.schifano@herts.ac.uk.&amp;#xD;Department of Pharmacy Practice, National Institute of Pharmaceutical Science, Mohali, India. Electronic address: kapil.gudala@gmail.com.&lt;/auth-address&gt;&lt;titles&gt;&lt;title&gt;Role of patient-reported outcomes and other efficacy endpoints in the drug approval process in Europe (2008-2012)&lt;/title&gt;&lt;secondary-title&gt;J Epidemiol Glob Health&lt;/secondary-title&gt;&lt;alt-title&gt;Journal of epidemiology and global health&lt;/alt-title&gt;&lt;/titles&gt;&lt;alt-periodical&gt;&lt;full-title&gt;Journal of Epidemiology and Global Health&lt;/full-title&gt;&lt;/alt-periodical&gt;&lt;pages&gt;385-95&lt;/pages&gt;&lt;volume&gt;5&lt;/volume&gt;&lt;number&gt;4&lt;/number&gt;&lt;keywords&gt;&lt;keyword&gt;*Drug Approval&lt;/keyword&gt;&lt;keyword&gt;Europe&lt;/keyword&gt;&lt;keyword&gt;Humans&lt;/keyword&gt;&lt;keyword&gt;*Patient Outcome Assessment&lt;/keyword&gt;&lt;keyword&gt;*Treatment Outcome&lt;/keyword&gt;&lt;/keywords&gt;&lt;dates&gt;&lt;year&gt;2015&lt;/year&gt;&lt;pub-dates&gt;&lt;date&gt;Dec&lt;/date&gt;&lt;/pub-dates&gt;&lt;/dates&gt;&lt;isbn&gt;2210-6014 (Electronic)&amp;#xD;2210-6006 (Linking)&lt;/isbn&gt;&lt;accession-num&gt;26031612&lt;/accession-num&gt;&lt;urls&gt;&lt;related-urls&gt;&lt;url&gt;http://www.ncbi.nlm.nih.gov/pubmed/26031612&lt;/url&gt;&lt;/related-urls&gt;&lt;/urls&gt;&lt;electronic-resource-num&gt;10.1016/j.jegh.2015.04.006&lt;/electronic-resource-num&gt;&lt;/record&gt;&lt;/Cite&gt;&lt;/EndNote&gt;</w:instrText>
      </w:r>
      <w:r w:rsidR="00B13ECE">
        <w:fldChar w:fldCharType="separate"/>
      </w:r>
      <w:r w:rsidR="00B87210">
        <w:rPr>
          <w:noProof/>
        </w:rPr>
        <w:t>[59]</w:t>
      </w:r>
      <w:r w:rsidR="00B13ECE">
        <w:fldChar w:fldCharType="end"/>
      </w:r>
      <w:r w:rsidRPr="00521C6C">
        <w:t xml:space="preserve">, the pressure on researchers to provide evidence on the mechanisms that drive change in an intervention has risen </w:t>
      </w:r>
      <w:r w:rsidR="00B13ECE">
        <w:fldChar w:fldCharType="begin"/>
      </w:r>
      <w:r w:rsidR="00B87210">
        <w:instrText xml:space="preserve"> ADDIN EN.CITE &lt;EndNote&gt;&lt;Cite&gt;&lt;Author&gt;Insel&lt;/Author&gt;&lt;Year&gt;2014&lt;/Year&gt;&lt;RecNum&gt;1257&lt;/RecNum&gt;&lt;DisplayText&gt;[60]&lt;/DisplayText&gt;&lt;record&gt;&lt;rec-number&gt;1257&lt;/rec-number&gt;&lt;foreign-keys&gt;&lt;key app="EN" db-id="da0w55s2j2ztwlexxzzvdvsifvf92fadwxx5" timestamp="1464629000"&gt;1257&lt;/key&gt;&lt;/foreign-keys&gt;&lt;ref-type name="Journal Article"&gt;17&lt;/ref-type&gt;&lt;contributors&gt;&lt;authors&gt;&lt;author&gt;Insel, T. R.&lt;/author&gt;&lt;/authors&gt;&lt;/contributors&gt;&lt;titles&gt;&lt;title&gt;The NIMH Research Domain Criteria (RDoC) Project: precision medicine for psychiatry&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395-7&lt;/pages&gt;&lt;volume&gt;171&lt;/volume&gt;&lt;number&gt;4&lt;/number&gt;&lt;edition&gt;2014/04/02&lt;/edition&gt;&lt;keywords&gt;&lt;keyword&gt;Diagnostic and Statistical Manual of Mental Disorders&lt;/keyword&gt;&lt;keyword&gt;Humans&lt;/keyword&gt;&lt;keyword&gt;Mental Disorders/classification/*diagnosis&lt;/keyword&gt;&lt;keyword&gt;National Institute of Mental Health (U.S.)&lt;/keyword&gt;&lt;keyword&gt;Psychiatry/*methods&lt;/keyword&gt;&lt;keyword&gt;*Research&lt;/keyword&gt;&lt;keyword&gt;United States&lt;/keyword&gt;&lt;/keywords&gt;&lt;dates&gt;&lt;year&gt;2014&lt;/year&gt;&lt;pub-dates&gt;&lt;date&gt;Apr&lt;/date&gt;&lt;/pub-dates&gt;&lt;/dates&gt;&lt;isbn&gt;0002-953x&lt;/isbn&gt;&lt;accession-num&gt;24687194&lt;/accession-num&gt;&lt;urls&gt;&lt;/urls&gt;&lt;electronic-resource-num&gt;10.1176/appi.ajp.2014.14020138&lt;/electronic-resource-num&gt;&lt;remote-database-provider&gt;Nlm&lt;/remote-database-provider&gt;&lt;language&gt;eng&lt;/language&gt;&lt;/record&gt;&lt;/Cite&gt;&lt;/EndNote&gt;</w:instrText>
      </w:r>
      <w:r w:rsidR="00B13ECE">
        <w:fldChar w:fldCharType="separate"/>
      </w:r>
      <w:r w:rsidR="00B87210">
        <w:rPr>
          <w:noProof/>
        </w:rPr>
        <w:t>[60]</w:t>
      </w:r>
      <w:r w:rsidR="00B13ECE">
        <w:fldChar w:fldCharType="end"/>
      </w:r>
      <w:r w:rsidRPr="00521C6C">
        <w:t xml:space="preserve">. This complex landscape necessitates detailed reviews of outcome assessment strategies as well as </w:t>
      </w:r>
      <w:r w:rsidRPr="00521C6C">
        <w:lastRenderedPageBreak/>
        <w:t>sophisticated strategies to define informative, relevant and sufficiently independent sets of outcome criteria. To</w:t>
      </w:r>
      <w:r>
        <w:t xml:space="preserve"> assess this, </w:t>
      </w:r>
      <w:r w:rsidRPr="00EE7C47">
        <w:t>potential outco</w:t>
      </w:r>
      <w:r>
        <w:t xml:space="preserve">me measures </w:t>
      </w:r>
      <w:r w:rsidR="00EC67E7">
        <w:t xml:space="preserve">can </w:t>
      </w:r>
      <w:r>
        <w:t xml:space="preserve">be categorised </w:t>
      </w:r>
      <w:r w:rsidRPr="00EE7C47">
        <w:t xml:space="preserve">according to their functional </w:t>
      </w:r>
      <w:r>
        <w:t xml:space="preserve">relationship in an intervention, in other words to </w:t>
      </w:r>
      <w:r w:rsidRPr="00EE7C47">
        <w:t>differentiate whether an outcome measure could serve as an immediate outcome of the intervention itself (e.g., content learned); whether it is a mediator that is meant to change a primary or distal outcome (e.g., self-management skills</w:t>
      </w:r>
      <w:r>
        <w:t>)</w:t>
      </w:r>
      <w:r w:rsidRPr="00EE7C47">
        <w:t>; or whether it could serve as a primary outcome in a trial (e.g</w:t>
      </w:r>
      <w:r>
        <w:t>.</w:t>
      </w:r>
      <w:r w:rsidRPr="00EE7C47">
        <w:t>, measures of glyc</w:t>
      </w:r>
      <w:r w:rsidR="007609C4">
        <w:t>a</w:t>
      </w:r>
      <w:r w:rsidRPr="00EE7C47">
        <w:t xml:space="preserve">emic control and/or psychological distress). This exercise </w:t>
      </w:r>
      <w:r w:rsidR="00EC67E7">
        <w:t>could also</w:t>
      </w:r>
      <w:r w:rsidR="00EC67E7" w:rsidRPr="00EE7C47">
        <w:t xml:space="preserve"> </w:t>
      </w:r>
      <w:r w:rsidRPr="00EE7C47">
        <w:t>draw on existing framewo</w:t>
      </w:r>
      <w:r>
        <w:t>r</w:t>
      </w:r>
      <w:r w:rsidRPr="00EE7C47">
        <w:t>ks such as the DSME Outcomes Continuum</w:t>
      </w:r>
      <w:r>
        <w:t xml:space="preserve"> </w:t>
      </w:r>
      <w:r w:rsidR="00B13ECE">
        <w:fldChar w:fldCharType="begin"/>
      </w:r>
      <w:r w:rsidR="002C0100">
        <w:instrText xml:space="preserve"> ADDIN EN.CITE &lt;EndNote&gt;&lt;Cite&gt;&lt;Author&gt;Peeples&lt;/Author&gt;&lt;Year&gt;2007&lt;/Year&gt;&lt;RecNum&gt;378&lt;/RecNum&gt;&lt;DisplayText&gt;[33]&lt;/DisplayText&gt;&lt;record&gt;&lt;rec-number&gt;378&lt;/rec-number&gt;&lt;foreign-keys&gt;&lt;key app="EN" db-id="da0w55s2j2ztwlexxzzvdvsifvf92fadwxx5" timestamp="1425642516"&gt;378&lt;/key&gt;&lt;/foreign-keys&gt;&lt;ref-type name="Journal Article"&gt;17&lt;/ref-type&gt;&lt;contributors&gt;&lt;authors&gt;&lt;author&gt;Peeples, M.&lt;/author&gt;&lt;author&gt;Tomky, D.&lt;/author&gt;&lt;author&gt;Mulcahy, K.&lt;/author&gt;&lt;author&gt;Peyrot, M.&lt;/author&gt;&lt;author&gt;Siminerio, L.&lt;/author&gt;&lt;/authors&gt;&lt;/contributors&gt;&lt;auth-address&gt;American Association of Diabetes Educators, 100 West Monroe Street, Chicago, IL 60603, USA. malinda.peeples@gmail.com&lt;/auth-address&gt;&lt;titles&gt;&lt;title&gt;Evolution of the American Association of Diabetes Educators&amp;apos; diabetes education outcomes project&lt;/title&gt;&lt;secondary-title&gt;Diabetes Educ&lt;/secondary-title&gt;&lt;alt-title&gt;The Diabetes educator&lt;/alt-title&gt;&lt;/titles&gt;&lt;periodical&gt;&lt;full-title&gt;Diabetes Educ&lt;/full-title&gt;&lt;abbr-1&gt;The Diabetes educator&lt;/abbr-1&gt;&lt;/periodical&gt;&lt;alt-periodical&gt;&lt;full-title&gt;Diabetes Educ&lt;/full-title&gt;&lt;abbr-1&gt;The Diabetes educator&lt;/abbr-1&gt;&lt;/alt-periodical&gt;&lt;pages&gt;794-817&lt;/pages&gt;&lt;volume&gt;33&lt;/volume&gt;&lt;number&gt;5&lt;/number&gt;&lt;edition&gt;2007/10/11&lt;/edition&gt;&lt;keywords&gt;&lt;keyword&gt;Diabetes Mellitus/*rehabilitation&lt;/keyword&gt;&lt;keyword&gt;Humans&lt;/keyword&gt;&lt;keyword&gt;Learning&lt;/keyword&gt;&lt;keyword&gt;Patient Education as Topic/standards/*trends&lt;/keyword&gt;&lt;keyword&gt;Self Care&lt;/keyword&gt;&lt;keyword&gt;*Societies&lt;/keyword&gt;&lt;keyword&gt;Treatment Outcome&lt;/keyword&gt;&lt;keyword&gt;United States&lt;/keyword&gt;&lt;/keywords&gt;&lt;dates&gt;&lt;year&gt;2007&lt;/year&gt;&lt;pub-dates&gt;&lt;date&gt;Sep-Oct&lt;/date&gt;&lt;/pub-dates&gt;&lt;/dates&gt;&lt;isbn&gt;0145-7217 (Print)&amp;#xD;0145-7217&lt;/isbn&gt;&lt;accession-num&gt;17925584&lt;/accession-num&gt;&lt;urls&gt;&lt;related-urls&gt;&lt;url&gt;http://tde.sagepub.com/content/33/5/794.full.pdf&lt;/url&gt;&lt;/related-urls&gt;&lt;/urls&gt;&lt;electronic-resource-num&gt;10.1177/0145721707307615&lt;/electronic-resource-num&gt;&lt;remote-database-provider&gt;NLM&lt;/remote-database-provider&gt;&lt;language&gt;eng&lt;/language&gt;&lt;/record&gt;&lt;/Cite&gt;&lt;/EndNote&gt;</w:instrText>
      </w:r>
      <w:r w:rsidR="00B13ECE">
        <w:fldChar w:fldCharType="separate"/>
      </w:r>
      <w:r w:rsidR="001E1E46">
        <w:rPr>
          <w:noProof/>
        </w:rPr>
        <w:t>[33]</w:t>
      </w:r>
      <w:r w:rsidR="00B13ECE">
        <w:fldChar w:fldCharType="end"/>
      </w:r>
      <w:r w:rsidRPr="00EE7C47">
        <w:t xml:space="preserve"> and standardised approaches for </w:t>
      </w:r>
      <w:r>
        <w:t>the evaluation of interventions</w:t>
      </w:r>
      <w:r w:rsidR="00885236">
        <w:t xml:space="preserve"> </w:t>
      </w:r>
      <w:r w:rsidR="00B13ECE">
        <w:fldChar w:fldCharType="begin"/>
      </w:r>
      <w:r w:rsidR="00B87210">
        <w:instrText xml:space="preserve"> ADDIN EN.CITE &lt;EndNote&gt;&lt;Cite&gt;&lt;Author&gt;Rossi&lt;/Author&gt;&lt;Year&gt;2004&lt;/Year&gt;&lt;RecNum&gt;1256&lt;/RecNum&gt;&lt;DisplayText&gt;[61]&lt;/DisplayText&gt;&lt;record&gt;&lt;rec-number&gt;1256&lt;/rec-number&gt;&lt;foreign-keys&gt;&lt;key app="EN" db-id="da0w55s2j2ztwlexxzzvdvsifvf92fadwxx5" timestamp="1464628898"&gt;1256&lt;/key&gt;&lt;/foreign-keys&gt;&lt;ref-type name="Book"&gt;6&lt;/ref-type&gt;&lt;contributors&gt;&lt;authors&gt;&lt;author&gt;Rossi, P H&lt;/author&gt;&lt;author&gt;Lipsey, M W&lt;/author&gt;&lt;author&gt;Freeman, H E&lt;/author&gt;&lt;/authors&gt;&lt;/contributors&gt;&lt;titles&gt;&lt;title&gt;Evaluation: A systematic approach&lt;/title&gt;&lt;/titles&gt;&lt;dates&gt;&lt;year&gt;2004&lt;/year&gt;&lt;/dates&gt;&lt;pub-location&gt;Thousand Oaks (US), London (UK), New Delhi (India)&lt;/pub-location&gt;&lt;publisher&gt;Sage Publications&lt;/publisher&gt;&lt;urls&gt;&lt;/urls&gt;&lt;/record&gt;&lt;/Cite&gt;&lt;/EndNote&gt;</w:instrText>
      </w:r>
      <w:r w:rsidR="00B13ECE">
        <w:fldChar w:fldCharType="separate"/>
      </w:r>
      <w:r w:rsidR="00B87210">
        <w:rPr>
          <w:noProof/>
        </w:rPr>
        <w:t>[61]</w:t>
      </w:r>
      <w:r w:rsidR="00B13ECE">
        <w:fldChar w:fldCharType="end"/>
      </w:r>
      <w:r>
        <w:t>.</w:t>
      </w:r>
    </w:p>
    <w:p w14:paraId="06FCDD37" w14:textId="51A08E11" w:rsidR="00BE2775" w:rsidRPr="00805EE7" w:rsidRDefault="00CB0A7C" w:rsidP="00BA175E">
      <w:pPr>
        <w:pStyle w:val="CommentText"/>
        <w:spacing w:line="480" w:lineRule="auto"/>
        <w:rPr>
          <w:sz w:val="22"/>
          <w:szCs w:val="22"/>
        </w:rPr>
      </w:pPr>
      <w:r>
        <w:rPr>
          <w:sz w:val="22"/>
          <w:szCs w:val="22"/>
        </w:rPr>
        <w:t>Finally, there are challenges to ensuring that the core outcome set we develop is feasible to implement</w:t>
      </w:r>
      <w:r w:rsidR="00EC67E7">
        <w:rPr>
          <w:sz w:val="22"/>
          <w:szCs w:val="22"/>
        </w:rPr>
        <w:t>,</w:t>
      </w:r>
      <w:r>
        <w:rPr>
          <w:sz w:val="22"/>
          <w:szCs w:val="22"/>
        </w:rPr>
        <w:t xml:space="preserve"> and accessible to those involved in research in this area.</w:t>
      </w:r>
      <w:r w:rsidR="00EF1F4A">
        <w:rPr>
          <w:sz w:val="22"/>
          <w:szCs w:val="22"/>
        </w:rPr>
        <w:t xml:space="preserve"> </w:t>
      </w:r>
      <w:r w:rsidR="00B44367">
        <w:rPr>
          <w:sz w:val="22"/>
          <w:szCs w:val="22"/>
        </w:rPr>
        <w:t>I</w:t>
      </w:r>
      <w:r w:rsidR="00BC1895">
        <w:rPr>
          <w:sz w:val="22"/>
          <w:szCs w:val="22"/>
        </w:rPr>
        <w:t xml:space="preserve">t is </w:t>
      </w:r>
      <w:r w:rsidR="00B44367">
        <w:rPr>
          <w:sz w:val="22"/>
          <w:szCs w:val="22"/>
        </w:rPr>
        <w:t xml:space="preserve">quite </w:t>
      </w:r>
      <w:r w:rsidR="00EF1F4A">
        <w:rPr>
          <w:sz w:val="22"/>
          <w:szCs w:val="22"/>
        </w:rPr>
        <w:t xml:space="preserve">possible </w:t>
      </w:r>
      <w:r w:rsidR="00BC1895">
        <w:rPr>
          <w:sz w:val="22"/>
          <w:szCs w:val="22"/>
        </w:rPr>
        <w:t>that</w:t>
      </w:r>
      <w:r w:rsidR="005B44B4">
        <w:rPr>
          <w:sz w:val="22"/>
          <w:szCs w:val="22"/>
        </w:rPr>
        <w:t xml:space="preserve"> the core outcome set </w:t>
      </w:r>
      <w:r w:rsidR="00B57E47">
        <w:rPr>
          <w:sz w:val="22"/>
          <w:szCs w:val="22"/>
        </w:rPr>
        <w:t xml:space="preserve">will </w:t>
      </w:r>
      <w:r w:rsidR="005B44B4">
        <w:rPr>
          <w:sz w:val="22"/>
          <w:szCs w:val="22"/>
        </w:rPr>
        <w:t>include</w:t>
      </w:r>
      <w:r w:rsidR="00EF1F4A">
        <w:rPr>
          <w:sz w:val="22"/>
          <w:szCs w:val="22"/>
        </w:rPr>
        <w:t xml:space="preserve"> outcome</w:t>
      </w:r>
      <w:r w:rsidR="00B57E47">
        <w:rPr>
          <w:sz w:val="22"/>
          <w:szCs w:val="22"/>
        </w:rPr>
        <w:t>s</w:t>
      </w:r>
      <w:r w:rsidR="005B44B4">
        <w:rPr>
          <w:sz w:val="22"/>
          <w:szCs w:val="22"/>
        </w:rPr>
        <w:t xml:space="preserve"> for which we identify no </w:t>
      </w:r>
      <w:r w:rsidR="009704CE">
        <w:rPr>
          <w:sz w:val="22"/>
          <w:szCs w:val="22"/>
        </w:rPr>
        <w:t xml:space="preserve">appropriate </w:t>
      </w:r>
      <w:r w:rsidR="005B44B4">
        <w:rPr>
          <w:sz w:val="22"/>
          <w:szCs w:val="22"/>
        </w:rPr>
        <w:t>measur</w:t>
      </w:r>
      <w:r w:rsidR="003647D2">
        <w:rPr>
          <w:sz w:val="22"/>
          <w:szCs w:val="22"/>
        </w:rPr>
        <w:t xml:space="preserve">ement tool, or one that has not </w:t>
      </w:r>
      <w:r w:rsidR="005B44B4">
        <w:rPr>
          <w:sz w:val="22"/>
          <w:szCs w:val="22"/>
        </w:rPr>
        <w:t xml:space="preserve">been </w:t>
      </w:r>
      <w:r w:rsidR="003647D2">
        <w:rPr>
          <w:sz w:val="22"/>
          <w:szCs w:val="22"/>
        </w:rPr>
        <w:t xml:space="preserve">adequately </w:t>
      </w:r>
      <w:r w:rsidR="005B44B4">
        <w:rPr>
          <w:sz w:val="22"/>
          <w:szCs w:val="22"/>
        </w:rPr>
        <w:t xml:space="preserve">validated. </w:t>
      </w:r>
      <w:r w:rsidR="009704CE">
        <w:rPr>
          <w:sz w:val="22"/>
          <w:szCs w:val="22"/>
        </w:rPr>
        <w:t>If this occurs, we will seek funding to carry out this work or wo</w:t>
      </w:r>
      <w:r w:rsidR="00152886">
        <w:rPr>
          <w:sz w:val="22"/>
          <w:szCs w:val="22"/>
        </w:rPr>
        <w:t xml:space="preserve">rk in collaboration with others to validate tools that already exist. </w:t>
      </w:r>
      <w:r>
        <w:rPr>
          <w:sz w:val="22"/>
          <w:szCs w:val="22"/>
        </w:rPr>
        <w:t xml:space="preserve">Historically, research has been poor at disseminating to different audiences and </w:t>
      </w:r>
      <w:r w:rsidR="0071213F">
        <w:rPr>
          <w:sz w:val="22"/>
          <w:szCs w:val="22"/>
        </w:rPr>
        <w:t>translatin</w:t>
      </w:r>
      <w:r w:rsidR="00B44367">
        <w:rPr>
          <w:sz w:val="22"/>
          <w:szCs w:val="22"/>
        </w:rPr>
        <w:t>g evidence into practice</w:t>
      </w:r>
      <w:r w:rsidR="007B7C08">
        <w:rPr>
          <w:sz w:val="22"/>
          <w:szCs w:val="22"/>
        </w:rPr>
        <w:t xml:space="preserve"> </w:t>
      </w:r>
      <w:r w:rsidR="00B13ECE">
        <w:rPr>
          <w:sz w:val="22"/>
          <w:szCs w:val="22"/>
        </w:rPr>
        <w:fldChar w:fldCharType="begin"/>
      </w:r>
      <w:r w:rsidR="00E31821">
        <w:rPr>
          <w:sz w:val="22"/>
          <w:szCs w:val="22"/>
        </w:rPr>
        <w:instrText xml:space="preserve"> ADDIN EN.CITE &lt;EndNote&gt;&lt;Cite&gt;&lt;Author&gt;Wilson&lt;/Author&gt;&lt;Year&gt;2010&lt;/Year&gt;&lt;RecNum&gt;1258&lt;/RecNum&gt;&lt;DisplayText&gt;[62]&lt;/DisplayText&gt;&lt;record&gt;&lt;rec-number&gt;1258&lt;/rec-number&gt;&lt;foreign-keys&gt;&lt;key app="EN" db-id="da0w55s2j2ztwlexxzzvdvsifvf92fadwxx5" timestamp="1464629149"&gt;1258&lt;/key&gt;&lt;/foreign-keys&gt;&lt;ref-type name="Journal Article"&gt;17&lt;/ref-type&gt;&lt;contributors&gt;&lt;authors&gt;&lt;author&gt;Wilson, P. M.&lt;/author&gt;&lt;author&gt;Petticrew, M.&lt;/author&gt;&lt;author&gt;Calnan, M. W.&lt;/author&gt;&lt;author&gt;Nazareth, I.&lt;/author&gt;&lt;/authors&gt;&lt;/contributors&gt;&lt;auth-address&gt;Centre for Reviews and Dissemination, University of York, YO10 5DD, UK. paul.wilson@york.ac.uk.&lt;/auth-address&gt;&lt;titles&gt;&lt;title&gt;Disseminating research findings: what should researchers do? A systematic scoping review of conceptual frameworks&lt;/title&gt;&lt;secondary-title&gt;Implement Sci&lt;/secondary-title&gt;&lt;alt-title&gt;Implementation science : IS&lt;/alt-title&gt;&lt;/titles&gt;&lt;periodical&gt;&lt;full-title&gt;Implement Sci&lt;/full-title&gt;&lt;abbr-1&gt;Implementation science : IS&lt;/abbr-1&gt;&lt;/periodical&gt;&lt;alt-periodical&gt;&lt;full-title&gt;Implement Sci&lt;/full-title&gt;&lt;abbr-1&gt;Implementation science : IS&lt;/abbr-1&gt;&lt;/alt-periodical&gt;&lt;pages&gt;91&lt;/pages&gt;&lt;volume&gt;5&lt;/volume&gt;&lt;number&gt;1&lt;/number&gt;&lt;dates&gt;&lt;year&gt;2010&lt;/year&gt;&lt;/dates&gt;&lt;isbn&gt;1748-5908 (Electronic)&amp;#xD;1748-5908 (Linking)&lt;/isbn&gt;&lt;accession-num&gt;21092164&lt;/accession-num&gt;&lt;label&gt;Wilson2010&lt;/label&gt;&lt;work-type&gt;journal article&lt;/work-type&gt;&lt;urls&gt;&lt;related-urls&gt;&lt;url&gt;http://www.ncbi.nlm.nih.gov/pubmed/21092164&lt;/url&gt;&lt;/related-urls&gt;&lt;/urls&gt;&lt;custom2&gt;2994786&lt;/custom2&gt;&lt;electronic-resource-num&gt;10.1186/1748-5908-5-91&lt;/electronic-resource-num&gt;&lt;/record&gt;&lt;/Cite&gt;&lt;/EndNote&gt;</w:instrText>
      </w:r>
      <w:r w:rsidR="00B13ECE">
        <w:rPr>
          <w:sz w:val="22"/>
          <w:szCs w:val="22"/>
        </w:rPr>
        <w:fldChar w:fldCharType="separate"/>
      </w:r>
      <w:r w:rsidR="00B87210">
        <w:rPr>
          <w:noProof/>
          <w:sz w:val="22"/>
          <w:szCs w:val="22"/>
        </w:rPr>
        <w:t>[62]</w:t>
      </w:r>
      <w:r w:rsidR="00B13ECE">
        <w:rPr>
          <w:sz w:val="22"/>
          <w:szCs w:val="22"/>
        </w:rPr>
        <w:fldChar w:fldCharType="end"/>
      </w:r>
      <w:r w:rsidR="00A93F61">
        <w:rPr>
          <w:sz w:val="22"/>
          <w:szCs w:val="22"/>
        </w:rPr>
        <w:t>.</w:t>
      </w:r>
      <w:r w:rsidR="00E57F2B">
        <w:rPr>
          <w:sz w:val="22"/>
          <w:szCs w:val="22"/>
        </w:rPr>
        <w:t xml:space="preserve"> To ensure that the core outcome set we develop is </w:t>
      </w:r>
      <w:r w:rsidR="00E45CFE">
        <w:rPr>
          <w:sz w:val="22"/>
          <w:szCs w:val="22"/>
        </w:rPr>
        <w:t>accessible</w:t>
      </w:r>
      <w:r w:rsidR="00E57F2B">
        <w:rPr>
          <w:sz w:val="22"/>
          <w:szCs w:val="22"/>
        </w:rPr>
        <w:t xml:space="preserve">, we will update the COMET website in a timely manner, and make sure that the core outcome set is </w:t>
      </w:r>
      <w:r w:rsidR="00140FDF">
        <w:rPr>
          <w:sz w:val="22"/>
          <w:szCs w:val="22"/>
        </w:rPr>
        <w:t>publicly</w:t>
      </w:r>
      <w:r w:rsidR="00E57F2B">
        <w:rPr>
          <w:sz w:val="22"/>
          <w:szCs w:val="22"/>
        </w:rPr>
        <w:t xml:space="preserve"> </w:t>
      </w:r>
      <w:r w:rsidR="00140FDF">
        <w:rPr>
          <w:sz w:val="22"/>
          <w:szCs w:val="22"/>
        </w:rPr>
        <w:t>available</w:t>
      </w:r>
      <w:r w:rsidR="00E57F2B">
        <w:rPr>
          <w:sz w:val="22"/>
          <w:szCs w:val="22"/>
        </w:rPr>
        <w:t xml:space="preserve"> and </w:t>
      </w:r>
      <w:r w:rsidR="008064B2">
        <w:rPr>
          <w:sz w:val="22"/>
          <w:szCs w:val="22"/>
        </w:rPr>
        <w:t xml:space="preserve">disseminated through </w:t>
      </w:r>
      <w:r w:rsidR="00E57F2B">
        <w:rPr>
          <w:sz w:val="22"/>
          <w:szCs w:val="22"/>
        </w:rPr>
        <w:t>our mental health</w:t>
      </w:r>
      <w:r w:rsidR="00DC6DEB">
        <w:rPr>
          <w:sz w:val="22"/>
          <w:szCs w:val="22"/>
        </w:rPr>
        <w:t xml:space="preserve"> and diabetes research and practice networks.</w:t>
      </w:r>
    </w:p>
    <w:p w14:paraId="25B68364" w14:textId="77777777" w:rsidR="009118E0" w:rsidRPr="00946CB4" w:rsidRDefault="009118E0" w:rsidP="00BA175E">
      <w:pPr>
        <w:spacing w:before="400" w:after="100" w:line="480" w:lineRule="auto"/>
        <w:rPr>
          <w:b/>
          <w:sz w:val="24"/>
          <w:szCs w:val="24"/>
        </w:rPr>
      </w:pPr>
      <w:r w:rsidRPr="00946CB4">
        <w:rPr>
          <w:b/>
          <w:sz w:val="24"/>
          <w:szCs w:val="24"/>
        </w:rPr>
        <w:t>Study status</w:t>
      </w:r>
    </w:p>
    <w:p w14:paraId="65DB48C0" w14:textId="77777777" w:rsidR="009118E0" w:rsidRDefault="009118E0" w:rsidP="00BA175E">
      <w:pPr>
        <w:spacing w:line="480" w:lineRule="auto"/>
      </w:pPr>
      <w:r>
        <w:t>At the time of manuscript submission t</w:t>
      </w:r>
      <w:r w:rsidR="00491032">
        <w:t>h</w:t>
      </w:r>
      <w:r w:rsidR="00B654E3">
        <w:t>e status of the COS study is on</w:t>
      </w:r>
      <w:r w:rsidR="00491032">
        <w:t>going. Participant rec</w:t>
      </w:r>
      <w:r w:rsidR="00B654E3">
        <w:t xml:space="preserve">ruitment </w:t>
      </w:r>
      <w:r w:rsidR="00694216">
        <w:t xml:space="preserve">for the Delphi study </w:t>
      </w:r>
      <w:r w:rsidR="00B654E3">
        <w:t>has not commenced.</w:t>
      </w:r>
    </w:p>
    <w:p w14:paraId="18F8F195" w14:textId="134870A6" w:rsidR="000D42B7" w:rsidRPr="001539F0" w:rsidRDefault="000D42B7" w:rsidP="00BA175E">
      <w:pPr>
        <w:spacing w:line="480" w:lineRule="auto"/>
        <w:rPr>
          <w:b/>
          <w:sz w:val="28"/>
          <w:szCs w:val="28"/>
        </w:rPr>
      </w:pPr>
      <w:r w:rsidRPr="001539F0">
        <w:rPr>
          <w:b/>
          <w:sz w:val="28"/>
          <w:szCs w:val="28"/>
        </w:rPr>
        <w:t>Declarations</w:t>
      </w:r>
    </w:p>
    <w:p w14:paraId="3FEB2E5C" w14:textId="18B3C44C" w:rsidR="000D42B7" w:rsidRPr="00946CB4" w:rsidRDefault="00296C2B" w:rsidP="000D42B7">
      <w:pPr>
        <w:spacing w:before="300" w:after="100" w:line="480" w:lineRule="auto"/>
        <w:rPr>
          <w:b/>
          <w:sz w:val="24"/>
          <w:szCs w:val="24"/>
        </w:rPr>
      </w:pPr>
      <w:r>
        <w:rPr>
          <w:b/>
          <w:sz w:val="24"/>
          <w:szCs w:val="24"/>
        </w:rPr>
        <w:t>Ethical</w:t>
      </w:r>
      <w:r w:rsidR="000D42B7" w:rsidRPr="00946CB4">
        <w:rPr>
          <w:b/>
          <w:sz w:val="24"/>
          <w:szCs w:val="24"/>
        </w:rPr>
        <w:t xml:space="preserve"> approval</w:t>
      </w:r>
      <w:r>
        <w:rPr>
          <w:b/>
          <w:sz w:val="24"/>
          <w:szCs w:val="24"/>
        </w:rPr>
        <w:t xml:space="preserve"> and consent to participate</w:t>
      </w:r>
    </w:p>
    <w:p w14:paraId="0391E2EB" w14:textId="53FE6ABD" w:rsidR="000D42B7" w:rsidRDefault="000D42B7" w:rsidP="00BA175E">
      <w:pPr>
        <w:spacing w:line="480" w:lineRule="auto"/>
      </w:pPr>
      <w:r w:rsidRPr="00A34534">
        <w:t xml:space="preserve">The study </w:t>
      </w:r>
      <w:r>
        <w:t xml:space="preserve">has been approved by a National Research Ethics Committee (East Midlands – Leicester Central, REC reference 16/EM/0149) and has obtained the necessary approvals from the English </w:t>
      </w:r>
      <w:r>
        <w:lastRenderedPageBreak/>
        <w:t>Health Research Authority to conduct the study (</w:t>
      </w:r>
      <w:proofErr w:type="gramStart"/>
      <w:r>
        <w:t>IRAS</w:t>
      </w:r>
      <w:proofErr w:type="gramEnd"/>
      <w:r>
        <w:t xml:space="preserve"> reference 199333).</w:t>
      </w:r>
      <w:r w:rsidR="00296C2B">
        <w:t xml:space="preserve"> Informed consent will be obtained from all participants in the study.</w:t>
      </w:r>
    </w:p>
    <w:p w14:paraId="69086F22" w14:textId="3DDB268E" w:rsidR="00412095" w:rsidRPr="00946CB4" w:rsidRDefault="00412095" w:rsidP="00412095">
      <w:pPr>
        <w:spacing w:before="400" w:after="100" w:line="480" w:lineRule="auto"/>
        <w:rPr>
          <w:b/>
          <w:sz w:val="24"/>
          <w:szCs w:val="24"/>
        </w:rPr>
      </w:pPr>
      <w:r>
        <w:rPr>
          <w:b/>
          <w:sz w:val="24"/>
          <w:szCs w:val="24"/>
        </w:rPr>
        <w:t>Consent for publication</w:t>
      </w:r>
    </w:p>
    <w:p w14:paraId="4386525A" w14:textId="1B6FBB07" w:rsidR="00412095" w:rsidRDefault="00C34C99" w:rsidP="00412095">
      <w:pPr>
        <w:spacing w:line="480" w:lineRule="auto"/>
      </w:pPr>
      <w:r>
        <w:t>Not applicable</w:t>
      </w:r>
      <w:r w:rsidR="00E86973">
        <w:t>.</w:t>
      </w:r>
    </w:p>
    <w:p w14:paraId="4729D2D3" w14:textId="4FF88912" w:rsidR="00412095" w:rsidRPr="00946CB4" w:rsidRDefault="00412095" w:rsidP="00412095">
      <w:pPr>
        <w:spacing w:before="400" w:after="100" w:line="480" w:lineRule="auto"/>
        <w:rPr>
          <w:b/>
          <w:sz w:val="24"/>
          <w:szCs w:val="24"/>
        </w:rPr>
      </w:pPr>
      <w:r>
        <w:rPr>
          <w:b/>
          <w:sz w:val="24"/>
          <w:szCs w:val="24"/>
        </w:rPr>
        <w:t>Availability of supporting data</w:t>
      </w:r>
    </w:p>
    <w:p w14:paraId="09C7FEFC" w14:textId="7B73D9A5" w:rsidR="00412095" w:rsidRPr="00E263DA" w:rsidRDefault="00412095" w:rsidP="00412095">
      <w:pPr>
        <w:spacing w:line="480" w:lineRule="auto"/>
      </w:pPr>
      <w:r>
        <w:t>Not applicable</w:t>
      </w:r>
      <w:r w:rsidR="00E86973">
        <w:t>.</w:t>
      </w:r>
    </w:p>
    <w:p w14:paraId="2882DB26" w14:textId="77777777" w:rsidR="009118E0" w:rsidRPr="00946CB4" w:rsidRDefault="009118E0" w:rsidP="00BA175E">
      <w:pPr>
        <w:spacing w:before="400" w:after="100" w:line="480" w:lineRule="auto"/>
        <w:rPr>
          <w:b/>
          <w:sz w:val="24"/>
          <w:szCs w:val="24"/>
        </w:rPr>
      </w:pPr>
      <w:r w:rsidRPr="00946CB4">
        <w:rPr>
          <w:b/>
          <w:sz w:val="24"/>
          <w:szCs w:val="24"/>
        </w:rPr>
        <w:t>Competing interests</w:t>
      </w:r>
    </w:p>
    <w:p w14:paraId="3F1DFBC6" w14:textId="77777777" w:rsidR="009118E0" w:rsidRDefault="009118E0" w:rsidP="00BA175E">
      <w:pPr>
        <w:spacing w:line="480" w:lineRule="auto"/>
      </w:pPr>
      <w:r w:rsidRPr="00E263DA">
        <w:t>The authors declare that they have no competing interests.</w:t>
      </w:r>
    </w:p>
    <w:p w14:paraId="7C50B2E4" w14:textId="77777777" w:rsidR="0039583E" w:rsidRPr="00946CB4" w:rsidRDefault="0039583E" w:rsidP="00BA175E">
      <w:pPr>
        <w:spacing w:before="400" w:after="100" w:line="480" w:lineRule="auto"/>
        <w:rPr>
          <w:b/>
          <w:sz w:val="24"/>
          <w:szCs w:val="24"/>
        </w:rPr>
      </w:pPr>
      <w:r w:rsidRPr="00946CB4">
        <w:rPr>
          <w:b/>
          <w:sz w:val="24"/>
          <w:szCs w:val="24"/>
        </w:rPr>
        <w:t>Funding</w:t>
      </w:r>
    </w:p>
    <w:p w14:paraId="6AC0CB83" w14:textId="77777777" w:rsidR="003C2413" w:rsidRPr="003C2413" w:rsidRDefault="009C7943" w:rsidP="00BA175E">
      <w:pPr>
        <w:spacing w:line="480" w:lineRule="auto"/>
      </w:pPr>
      <w:r>
        <w:t>This project is funded through</w:t>
      </w:r>
      <w:r w:rsidR="00E17DB0">
        <w:t xml:space="preserve"> a</w:t>
      </w:r>
      <w:r w:rsidR="0039583E">
        <w:t xml:space="preserve"> N</w:t>
      </w:r>
      <w:r w:rsidR="00E17DB0">
        <w:t xml:space="preserve">ational </w:t>
      </w:r>
      <w:r w:rsidR="0039583E">
        <w:t>I</w:t>
      </w:r>
      <w:r w:rsidR="00E17DB0">
        <w:t xml:space="preserve">nstitute for </w:t>
      </w:r>
      <w:r w:rsidR="0039583E">
        <w:t>H</w:t>
      </w:r>
      <w:r w:rsidR="00E17DB0">
        <w:t xml:space="preserve">ealth </w:t>
      </w:r>
      <w:r w:rsidR="0039583E">
        <w:t>R</w:t>
      </w:r>
      <w:r w:rsidR="00E17DB0">
        <w:t>esearch</w:t>
      </w:r>
      <w:r w:rsidR="0039583E">
        <w:t xml:space="preserve"> </w:t>
      </w:r>
      <w:r w:rsidR="007B1202">
        <w:t xml:space="preserve">(NIHR) </w:t>
      </w:r>
      <w:r>
        <w:t>Programme Development G</w:t>
      </w:r>
      <w:r w:rsidR="0039583E">
        <w:t xml:space="preserve">rant </w:t>
      </w:r>
      <w:r>
        <w:t>(refer</w:t>
      </w:r>
      <w:r w:rsidR="0039583E">
        <w:t>ence</w:t>
      </w:r>
      <w:r>
        <w:t xml:space="preserve"> RP-DG-1214-10002).</w:t>
      </w:r>
      <w:r w:rsidR="003C2413">
        <w:t xml:space="preserve"> </w:t>
      </w:r>
      <w:r w:rsidR="003C2413" w:rsidRPr="003C2413">
        <w:t>The views expressed in this document are those of the authors and not necessarily those of the NHS, the NIHR or the Department of Health.</w:t>
      </w:r>
    </w:p>
    <w:p w14:paraId="3EEBDE79" w14:textId="4FAC3CE0" w:rsidR="0039583E" w:rsidRPr="00E263DA" w:rsidRDefault="003C2413" w:rsidP="00BA175E">
      <w:pPr>
        <w:spacing w:line="480" w:lineRule="auto"/>
      </w:pPr>
      <w:r w:rsidRPr="003C2413">
        <w:rPr>
          <w:b/>
        </w:rPr>
        <w:t>Sponsor's Role:</w:t>
      </w:r>
      <w:r w:rsidRPr="003C2413">
        <w:t xml:space="preserve"> The Sponsor is Bradford District Care NHS Foundation Trust. The sponsor and the</w:t>
      </w:r>
      <w:r w:rsidRPr="003C2413">
        <w:rPr>
          <w:lang w:val="en-US"/>
        </w:rPr>
        <w:t xml:space="preserve"> funding agency had no role and the authors retained full autonomy in the preparation of this manuscript.</w:t>
      </w:r>
    </w:p>
    <w:p w14:paraId="79C2955B" w14:textId="77777777" w:rsidR="009118E0" w:rsidRPr="00946CB4" w:rsidRDefault="009118E0" w:rsidP="00BA175E">
      <w:pPr>
        <w:spacing w:before="400" w:after="100" w:line="480" w:lineRule="auto"/>
        <w:rPr>
          <w:b/>
          <w:sz w:val="24"/>
          <w:szCs w:val="24"/>
        </w:rPr>
      </w:pPr>
      <w:r w:rsidRPr="00946CB4">
        <w:rPr>
          <w:b/>
          <w:sz w:val="24"/>
          <w:szCs w:val="24"/>
        </w:rPr>
        <w:t>Authors’ contributions</w:t>
      </w:r>
    </w:p>
    <w:p w14:paraId="38E8B640" w14:textId="2A6B8765" w:rsidR="009118E0" w:rsidRPr="00E263DA" w:rsidRDefault="005E5AA6" w:rsidP="00BA175E">
      <w:pPr>
        <w:spacing w:line="480" w:lineRule="auto"/>
        <w:rPr>
          <w:b/>
          <w:sz w:val="24"/>
          <w:szCs w:val="24"/>
        </w:rPr>
      </w:pPr>
      <w:r>
        <w:t xml:space="preserve">JT and </w:t>
      </w:r>
      <w:r w:rsidR="009118E0" w:rsidRPr="00E263DA">
        <w:t>NS conceived of the study and helped to draft the manuscript</w:t>
      </w:r>
      <w:r w:rsidR="003C2413">
        <w:t xml:space="preserve"> and approved the final manuscript</w:t>
      </w:r>
      <w:r w:rsidR="009118E0" w:rsidRPr="00E263DA">
        <w:t xml:space="preserve">. </w:t>
      </w:r>
      <w:r>
        <w:t xml:space="preserve">JB, </w:t>
      </w:r>
      <w:r w:rsidR="004A68FC">
        <w:t xml:space="preserve">JW, </w:t>
      </w:r>
      <w:r>
        <w:t>SA</w:t>
      </w:r>
      <w:r w:rsidR="004A68FC">
        <w:t>, IK</w:t>
      </w:r>
      <w:r w:rsidR="006066E9">
        <w:t xml:space="preserve">, </w:t>
      </w:r>
      <w:r w:rsidR="004A68FC">
        <w:t>TH</w:t>
      </w:r>
      <w:r>
        <w:t xml:space="preserve"> </w:t>
      </w:r>
      <w:r w:rsidR="006066E9">
        <w:t xml:space="preserve">and RH </w:t>
      </w:r>
      <w:r w:rsidR="009118E0" w:rsidRPr="00E263DA">
        <w:t xml:space="preserve">participated in the design of the study, and </w:t>
      </w:r>
      <w:r>
        <w:t>contributed to</w:t>
      </w:r>
      <w:r w:rsidR="009118E0" w:rsidRPr="00E263DA">
        <w:t xml:space="preserve"> and approved the final manuscript.</w:t>
      </w:r>
      <w:r w:rsidR="000D465E">
        <w:t xml:space="preserve"> All authors read and approved the final manuscript.</w:t>
      </w:r>
    </w:p>
    <w:p w14:paraId="52A48832" w14:textId="77777777" w:rsidR="009118E0" w:rsidRPr="00946CB4" w:rsidRDefault="009118E0" w:rsidP="00BA175E">
      <w:pPr>
        <w:spacing w:before="400" w:after="100" w:line="480" w:lineRule="auto"/>
        <w:rPr>
          <w:b/>
          <w:sz w:val="24"/>
          <w:szCs w:val="24"/>
        </w:rPr>
      </w:pPr>
      <w:r w:rsidRPr="00946CB4">
        <w:rPr>
          <w:b/>
          <w:sz w:val="24"/>
          <w:szCs w:val="24"/>
        </w:rPr>
        <w:t>Acknowledgements</w:t>
      </w:r>
    </w:p>
    <w:p w14:paraId="0D09C2EE" w14:textId="5D2AA7A5" w:rsidR="009118E0" w:rsidRDefault="004A68FC" w:rsidP="00BA175E">
      <w:pPr>
        <w:spacing w:line="480" w:lineRule="auto"/>
      </w:pPr>
      <w:r w:rsidRPr="009F6ABF">
        <w:lastRenderedPageBreak/>
        <w:t xml:space="preserve">The </w:t>
      </w:r>
      <w:r w:rsidR="00BC08ED" w:rsidRPr="009F6ABF">
        <w:t>D</w:t>
      </w:r>
      <w:r w:rsidR="009279CB">
        <w:t>IAMONDS</w:t>
      </w:r>
      <w:r w:rsidR="00BC08ED" w:rsidRPr="009F6ABF">
        <w:t xml:space="preserve"> research group</w:t>
      </w:r>
      <w:r w:rsidR="001A67DB">
        <w:t xml:space="preserve"> and PPI panel</w:t>
      </w:r>
      <w:r w:rsidR="00867D36">
        <w:t xml:space="preserve"> </w:t>
      </w:r>
      <w:r w:rsidR="00867D36">
        <w:fldChar w:fldCharType="begin"/>
      </w:r>
      <w:r w:rsidR="00867D36">
        <w:instrText xml:space="preserve"> ADDIN EN.CITE &lt;EndNote&gt;&lt;Cite&gt;&lt;Author&gt;DIAMONDS Research Group&lt;/Author&gt;&lt;Year&gt;2016&lt;/Year&gt;&lt;RecNum&gt;1281&lt;/RecNum&gt;&lt;DisplayText&gt;[63]&lt;/DisplayText&gt;&lt;record&gt;&lt;rec-number&gt;1281&lt;/rec-number&gt;&lt;foreign-keys&gt;&lt;key app="EN" db-id="da0w55s2j2ztwlexxzzvdvsifvf92fadwxx5" timestamp="1465812226"&gt;1281&lt;/key&gt;&lt;/foreign-keys&gt;&lt;ref-type name="Web Page"&gt;12&lt;/ref-type&gt;&lt;contributors&gt;&lt;authors&gt;&lt;author&gt;DIAMONDS Research Group,&lt;/author&gt;&lt;/authors&gt;&lt;/contributors&gt;&lt;titles&gt;&lt;title&gt;Meet the DIAMONDS research group&lt;/title&gt;&lt;/titles&gt;&lt;number&gt;13 June 2016&lt;/number&gt;&lt;dates&gt;&lt;year&gt;2016&lt;/year&gt;&lt;/dates&gt;&lt;urls&gt;&lt;related-urls&gt;&lt;url&gt;http://www.diamonds.nihr.ac.uk/Meet-The-Team&lt;/url&gt;&lt;/related-urls&gt;&lt;/urls&gt;&lt;/record&gt;&lt;/Cite&gt;&lt;/EndNote&gt;</w:instrText>
      </w:r>
      <w:r w:rsidR="00867D36">
        <w:fldChar w:fldCharType="separate"/>
      </w:r>
      <w:r w:rsidR="00867D36">
        <w:rPr>
          <w:noProof/>
        </w:rPr>
        <w:t>[63]</w:t>
      </w:r>
      <w:r w:rsidR="00867D36">
        <w:fldChar w:fldCharType="end"/>
      </w:r>
      <w:r w:rsidR="00711774" w:rsidRPr="009F6ABF">
        <w:t xml:space="preserve"> </w:t>
      </w:r>
      <w:r w:rsidR="001A67DB" w:rsidRPr="009F6ABF">
        <w:t>ha</w:t>
      </w:r>
      <w:r w:rsidR="001A67DB">
        <w:t>ve</w:t>
      </w:r>
      <w:r w:rsidR="001A67DB" w:rsidRPr="009F6ABF">
        <w:t xml:space="preserve"> </w:t>
      </w:r>
      <w:r w:rsidR="00711774" w:rsidRPr="009F6ABF">
        <w:t xml:space="preserve">provided input on the design of the study and </w:t>
      </w:r>
      <w:r w:rsidR="00AB6843" w:rsidRPr="009F6ABF">
        <w:t>will help to develop and agree the core outcome set</w:t>
      </w:r>
      <w:r w:rsidR="00BC08ED" w:rsidRPr="009F6ABF">
        <w:t xml:space="preserve">. </w:t>
      </w:r>
      <w:r w:rsidR="00113F3B">
        <w:t xml:space="preserve">This research was </w:t>
      </w:r>
      <w:r w:rsidR="00AB6843" w:rsidRPr="009F6ABF">
        <w:t xml:space="preserve">supported by </w:t>
      </w:r>
      <w:r w:rsidR="007B1202" w:rsidRPr="009F6ABF">
        <w:t>NIHR</w:t>
      </w:r>
      <w:r w:rsidR="00113F3B">
        <w:t xml:space="preserve"> CLAHRC</w:t>
      </w:r>
      <w:r w:rsidR="00AB6843" w:rsidRPr="009F6ABF">
        <w:t xml:space="preserve"> Yorkshire and Humber</w:t>
      </w:r>
      <w:r w:rsidR="003E1BB3">
        <w:t xml:space="preserve"> </w:t>
      </w:r>
      <w:r w:rsidR="003E1BB3">
        <w:fldChar w:fldCharType="begin"/>
      </w:r>
      <w:r w:rsidR="003E1BB3">
        <w:instrText xml:space="preserve"> ADDIN EN.CITE &lt;EndNote&gt;&lt;Cite&gt;&lt;Author&gt;NIHR CLAHRC Yorkshire and Humber&lt;/Author&gt;&lt;Year&gt;2016&lt;/Year&gt;&lt;RecNum&gt;1282&lt;/RecNum&gt;&lt;DisplayText&gt;[64]&lt;/DisplayText&gt;&lt;record&gt;&lt;rec-number&gt;1282&lt;/rec-number&gt;&lt;foreign-keys&gt;&lt;key app="EN" db-id="da0w55s2j2ztwlexxzzvdvsifvf92fadwxx5" timestamp="1465812304"&gt;1282&lt;/key&gt;&lt;/foreign-keys&gt;&lt;ref-type name="Web Page"&gt;12&lt;/ref-type&gt;&lt;contributors&gt;&lt;authors&gt;&lt;author&gt;NIHR CLAHRC Yorkshire and Humber,&lt;/author&gt;&lt;/authors&gt;&lt;/contributors&gt;&lt;titles&gt;&lt;title&gt;Mental Health and Comorbidity&lt;/title&gt;&lt;/titles&gt;&lt;number&gt;13 June 2016&lt;/number&gt;&lt;dates&gt;&lt;year&gt;2016&lt;/year&gt;&lt;/dates&gt;&lt;urls&gt;&lt;related-urls&gt;&lt;url&gt;http://clahrc-yh.nihr.ac.uk/our-themes/mental-health-co-morbidities&lt;/url&gt;&lt;/related-urls&gt;&lt;/urls&gt;&lt;/record&gt;&lt;/Cite&gt;&lt;/EndNote&gt;</w:instrText>
      </w:r>
      <w:r w:rsidR="003E1BB3">
        <w:fldChar w:fldCharType="separate"/>
      </w:r>
      <w:r w:rsidR="003E1BB3">
        <w:rPr>
          <w:noProof/>
        </w:rPr>
        <w:t>[64]</w:t>
      </w:r>
      <w:r w:rsidR="003E1BB3">
        <w:fldChar w:fldCharType="end"/>
      </w:r>
      <w:r w:rsidR="00113F3B">
        <w:t>.</w:t>
      </w:r>
    </w:p>
    <w:p w14:paraId="720979BF" w14:textId="033F3FB0" w:rsidR="000D465E" w:rsidRPr="00946CB4" w:rsidRDefault="000D465E" w:rsidP="000D465E">
      <w:pPr>
        <w:spacing w:before="400" w:after="100" w:line="480" w:lineRule="auto"/>
        <w:rPr>
          <w:b/>
          <w:sz w:val="24"/>
          <w:szCs w:val="24"/>
        </w:rPr>
      </w:pPr>
      <w:r w:rsidRPr="00946CB4">
        <w:rPr>
          <w:b/>
          <w:sz w:val="24"/>
          <w:szCs w:val="24"/>
        </w:rPr>
        <w:t>A</w:t>
      </w:r>
      <w:r>
        <w:rPr>
          <w:b/>
          <w:sz w:val="24"/>
          <w:szCs w:val="24"/>
        </w:rPr>
        <w:t>uthors’ information</w:t>
      </w:r>
    </w:p>
    <w:p w14:paraId="25A98DAB" w14:textId="53322480" w:rsidR="000D465E" w:rsidRPr="00E263DA" w:rsidRDefault="00FC2D7C" w:rsidP="000D465E">
      <w:pPr>
        <w:spacing w:line="480" w:lineRule="auto"/>
      </w:pPr>
      <w:r>
        <w:t>The authors are part of the DIAMONDS research group</w:t>
      </w:r>
      <w:r w:rsidR="00E86973">
        <w:t xml:space="preserve"> (www.diamonds.nihr.ac.uk);</w:t>
      </w:r>
      <w:r>
        <w:t xml:space="preserve"> an NIHR CLAHRC Yorkshire and Humber collaboration which aims to improve health outcomes and services for people living with SMI and diabetes.</w:t>
      </w:r>
    </w:p>
    <w:p w14:paraId="4A87D2FE" w14:textId="77777777" w:rsidR="00B937EE" w:rsidRPr="005F7423" w:rsidRDefault="008F6A90" w:rsidP="00BA175E">
      <w:pPr>
        <w:spacing w:before="400" w:after="100" w:line="480" w:lineRule="auto"/>
        <w:rPr>
          <w:b/>
          <w:sz w:val="28"/>
          <w:szCs w:val="28"/>
        </w:rPr>
      </w:pPr>
      <w:r w:rsidRPr="005F7423">
        <w:rPr>
          <w:b/>
          <w:sz w:val="28"/>
          <w:szCs w:val="28"/>
        </w:rPr>
        <w:t>References</w:t>
      </w:r>
    </w:p>
    <w:p w14:paraId="675B8671" w14:textId="77777777" w:rsidR="00E31821" w:rsidRPr="00D45F73" w:rsidRDefault="00B13ECE" w:rsidP="00D45F73">
      <w:pPr>
        <w:pStyle w:val="EndNoteBibliography"/>
        <w:spacing w:after="0" w:line="480" w:lineRule="auto"/>
        <w:rPr>
          <w:rFonts w:asciiTheme="minorHAnsi" w:hAnsiTheme="minorHAnsi"/>
        </w:rPr>
      </w:pPr>
      <w:r w:rsidRPr="00D45F73">
        <w:rPr>
          <w:rFonts w:asciiTheme="minorHAnsi" w:hAnsiTheme="minorHAnsi"/>
        </w:rPr>
        <w:fldChar w:fldCharType="begin"/>
      </w:r>
      <w:r w:rsidR="00B937EE" w:rsidRPr="00D45F73">
        <w:rPr>
          <w:rFonts w:asciiTheme="minorHAnsi" w:hAnsiTheme="minorHAnsi"/>
        </w:rPr>
        <w:instrText xml:space="preserve"> ADDIN EN.REFLIST </w:instrText>
      </w:r>
      <w:r w:rsidRPr="00D45F73">
        <w:rPr>
          <w:rFonts w:asciiTheme="minorHAnsi" w:hAnsiTheme="minorHAnsi"/>
        </w:rPr>
        <w:fldChar w:fldCharType="separate"/>
      </w:r>
      <w:r w:rsidR="00E31821" w:rsidRPr="00D45F73">
        <w:rPr>
          <w:rFonts w:asciiTheme="minorHAnsi" w:hAnsiTheme="minorHAnsi"/>
        </w:rPr>
        <w:t>1. Reilly S, Olier I, Planner C, Doran T, Reeves D, Ashcroft DM et al. Inequalities in physical comorbidity: a longitudinal comparative cohort study of people with severe mental illness in the UK. BMJ Open. 2015;5(12):e009010. doi:10.1136/bmjopen-2015-009010.</w:t>
      </w:r>
    </w:p>
    <w:p w14:paraId="171590FD"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2. Vinogradova Y, Coupland C, Hippisley-Cox J, Whyte S, Penny C. Effects of severe mental illness on survival of people with diabetes. Br J Psychiatry. 2010;197(4):272-7. doi:10.1192/bjp.bp.109.074674.</w:t>
      </w:r>
    </w:p>
    <w:p w14:paraId="77CA2848"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3. Ward M, Druss B. The epidemiology of diabetes in psychotic disorders. Lancet Psychiatry. 2015;2(5):431-51. doi:10.1016/S2215-0366(15)00007-3.</w:t>
      </w:r>
    </w:p>
    <w:p w14:paraId="28A9FE4C"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4. Brown S, Kim M, Mitchell C, Inskip H. Twenty-five year mortality of a community cohort with schizophrenia. Br J Psychiatry. 2010;196(2):116-21. doi:10.1192/bjp.bp.109.067512.</w:t>
      </w:r>
    </w:p>
    <w:p w14:paraId="61BAECB1"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5. Chang CK, Hayes RD, Perera G, Broadbent MT, Fernandes AC, Lee WE et al. Life expectancy at birth for people with serious mental illness and other major disorders from a secondary mental health care case register in London. PLoS One. 2011;6(5):e19590. doi:10.1371/journal.pone.0019590.</w:t>
      </w:r>
    </w:p>
    <w:p w14:paraId="099E67A6"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6. Kontopantelis E, Springate DA, Reeves D, Ashcroft DM, Rutter M, Buchan I et al. Glucose, blood pressure and cholesterol levels and their relationships to clinical outcomes in type 2 diabetes: a retrospective cohort study. Diabetologia. 2015;58(3):505-18. doi:10.1007/s00125-014-3473-8.</w:t>
      </w:r>
    </w:p>
    <w:p w14:paraId="658B5F20" w14:textId="2BCFCF0D"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 xml:space="preserve">7. Health and Social Care Information Centre. Quality and Outcomes Framework (QOF) - 2014-15. 2015. </w:t>
      </w:r>
      <w:hyperlink r:id="rId18" w:history="1">
        <w:r w:rsidRPr="00D45F73">
          <w:rPr>
            <w:rStyle w:val="Hyperlink"/>
            <w:rFonts w:asciiTheme="minorHAnsi" w:hAnsiTheme="minorHAnsi"/>
          </w:rPr>
          <w:t>http://www.hscic.gov.uk/catalogue/PUB15751</w:t>
        </w:r>
      </w:hyperlink>
      <w:r w:rsidRPr="00D45F73">
        <w:rPr>
          <w:rFonts w:asciiTheme="minorHAnsi" w:hAnsiTheme="minorHAnsi"/>
        </w:rPr>
        <w:t>. Accessed 25 May 2016.</w:t>
      </w:r>
    </w:p>
    <w:p w14:paraId="15E576B8"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lastRenderedPageBreak/>
        <w:t>8. McGinty EE, Baller J, Azrin ST, Juliano-Bult D, Daumit GL. Interventions to Address Medical Conditions and Health-Risk Behaviors Among Persons With Serious Mental Illness: A Comprehensive Review. Schizophr Bull. 2016;42(1):96-124. doi:10.1093/schbul/sbv101.</w:t>
      </w:r>
    </w:p>
    <w:p w14:paraId="62A92351"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9. Gierisch JM, Nieuwsma JA, Bradford DW, Wilder CM, Mann-Wrobel MC, McBroom AJ et al. Pharmacologic and behavioral interventions to improve cardiovascular risk factors in adults with serious mental illness: a systematic review and meta-analysis. J Clin Psychiatry. 2014;75(5):e424-40. doi:10.4088/JCP.13r08558.</w:t>
      </w:r>
    </w:p>
    <w:p w14:paraId="36EA7D74"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10. Mizuno Y, Suzuki T, Nakagawa A, Yoshida K, Mimura M, Fleischhacker WW et al. Pharmacological strategies to counteract antipsychotic-induced weight gain and metabolic adverse effects in schizophrenia: a systematic review and meta-analysis. Schizophr Bull. 2014;40(6):1385-403. doi:10.1093/schbul/sbu030.</w:t>
      </w:r>
    </w:p>
    <w:p w14:paraId="653C47D7"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11. Bruins J, Jorg F, Bruggeman R, Slooff C, Corpeleijn E, Pijnenborg M. The effects of lifestyle interventions on (long-term) weight management, cardiometabolic risk and depressive symptoms in people with psychotic disorders: a meta-analysis. PLoS One. 2014;9(12):e112276. doi:10.1371/journal.pone.0112276.</w:t>
      </w:r>
    </w:p>
    <w:p w14:paraId="34967F34"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12. Cordes J, Thunker J, Regenbrecht G, Zielasek J, Correll CU, Schmidt-Kraepelin C et al. Can an early weight management program (WMP) prevent olanzapine (OLZ)-induced disturbances in body weight, blood glucose and lipid metabolism? Twenty-four- and 48-week results from a 6-month randomized trial. World J Biol Psychiatry. 2014;15(3):229-41. doi:10.3109/15622975.2011.592546.</w:t>
      </w:r>
    </w:p>
    <w:p w14:paraId="28072CF4"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13. Daumit GL, Dickerson FB, Wang NY, Dalcin A, Jerome GJ, Anderson CA et al. A behavioral weight-loss intervention in persons with serious mental illness. N Engl J Med. 2013;368(17):1594-602. doi:10.1056/NEJMoa1214530.</w:t>
      </w:r>
    </w:p>
    <w:p w14:paraId="7BAA4DD8"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 xml:space="preserve">14. Weber M, Wyne K. A cognitive/behavioral group intervention for weight loss in patients treated with atypical antipsychotics. Schizophr Res. 2006;83(1):95-101. </w:t>
      </w:r>
    </w:p>
    <w:p w14:paraId="01E4FAA5"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15. Attux C, Martini LC, Elkis H, Tamai S, Freirias A, Camargo M et al. A 6-month randomized controlled trial to test the efficacy of a lifestyle intervention for weight gain management in schizophrenia. BMC Psychiatry. 2013;13:60. doi:10.1186/1471-244X-13-60.</w:t>
      </w:r>
    </w:p>
    <w:p w14:paraId="61808091"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lastRenderedPageBreak/>
        <w:t>16. Jarskog LF, Hamer RM, Catellier DJ, Stewart DD, Lavange L, Ray N et al. Metformin for weight loss and metabolic control in overweight outpatients with schizophrenia and schizoaffective disorder. Am J Psychiatry. 2013;170(9):1032-40. doi:10.1176/appi.ajp.2013.12010127.</w:t>
      </w:r>
    </w:p>
    <w:p w14:paraId="149FA825"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17. Henderson DC, Fan X, Copeland PM, Borba CP, Daley TB, Nguyen DD et al. A double-blind, placebo-controlled trial of sibutramine for clozapine-associated weight gain. Acta Psychiatr Scand. 2007;115(2):101-5. doi:10.1111/j.1600-0447.2006.00855.x.</w:t>
      </w:r>
    </w:p>
    <w:p w14:paraId="25BB4F51"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18. Stroup TS, McEvoy JP, Ring KD, Hamer RH, LaVange LM, Swartz MS et al. A randomized trial examining the effectiveness of switching from olanzapine, quetiapine, or risperidone to aripiprazole to reduce metabolic risk: comparison of antipsychotics for metabolic problems (CAMP). Am J Psychiatry. 2011;168(9):947-56. doi:10.1176/appi.ajp.2011.10111609.</w:t>
      </w:r>
    </w:p>
    <w:p w14:paraId="3067AC26"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19. Fleischhacker WW, Heikkinen ME, Olie JP, Landsberg W, Dewaele P, McQuade RD et al. Effects of adjunctive treatment with aripiprazole on body weight and clinical efficacy in schizophrenia patients treated with clozapine: a randomized, double-blind, placebo-controlled trial. Int J Neuropsychopharmacol. 2010;13(8):1115-25. doi:10.1017/s1461145710000490.</w:t>
      </w:r>
    </w:p>
    <w:p w14:paraId="047A55FD"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20. McElroy SL, Winstanley E, Mori N, Martens B, McCoy J, Moeller D et al. A randomized, placebo-controlled study of zonisamide to prevent olanzapine-associated weight gain. J Clin Psychopharmacol. 2012;32(2):165-72. doi:10.1097/JCP.0b013e3182488758.</w:t>
      </w:r>
    </w:p>
    <w:p w14:paraId="538D9F97"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21. Borba CP, Fan X, Copeland PM, Paiva A, Freudenreich O, Henderson DC. Placebo-controlled pilot study of ramelteon for adiposity and lipids in patients with schizophrenia. J Clin Psychopharmacol. 2011;31(5):653-8. doi:10.1097/JCP.0b013e31822bb573.</w:t>
      </w:r>
    </w:p>
    <w:p w14:paraId="5F110AA9"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22. Cimo A, Stergiopoulos E, Cheng C, Bonato S, Dewa CS. Effective lifestyle interventions to improve type II diabetes self-management for those with schizophrenia or schizoaffective disorder: a systematic review. BMC Psychiatry. 2012;12:24. doi:10.1186/1471-244x-12-24.</w:t>
      </w:r>
    </w:p>
    <w:p w14:paraId="6DD7C7F8"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23. Chwastiak LA, Freudenreich O, Tek C, McKibbin C, Han J, McCarron R et al. Clinical management of comorbid diabetes and psychotic disorders. Lancet Psychiatry. 2015;2(5):465-76. doi:10.1016/S2215-0366(15)00105-4.</w:t>
      </w:r>
    </w:p>
    <w:p w14:paraId="7E09D949"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lastRenderedPageBreak/>
        <w:t>24. Snoek FJ, Bremmer MA, Hermanns N. Constructs of depression and distress in diabetes: time for an appraisal. Lancet Diabetes Endocrinol. 2015;3(6):450-60. doi:10.1016/S2213-8587(15)00135-7.</w:t>
      </w:r>
    </w:p>
    <w:p w14:paraId="62B5161F"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25. Williamson PR, Altman DG, Blazeby JM, Clarke M, Devane D, Gargon E et al. Developing core outcome sets for clinical trials: issues to consider. Trials. 2012;13:132), doi: 10.1186/745-6215-13-132. doi:10.1186/1745-6215-13-132.</w:t>
      </w:r>
    </w:p>
    <w:p w14:paraId="24F15D46"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26. Gargon E, Gurung B, Medley N, Altman DG, Blazeby JM, Clarke M et al. Choosing important health outcomes for comparative effectiveness research: a systematic review. PLoS One. 2014;9(6):e99111. doi:10.1371/journal.pone.0099111.</w:t>
      </w:r>
    </w:p>
    <w:p w14:paraId="07A0690C" w14:textId="29FF80B5"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 xml:space="preserve">27. The COMET Initiative. The COMET (Core Outcome Measures in Effectiveness Trials) Initiative. 2015. </w:t>
      </w:r>
      <w:hyperlink r:id="rId19" w:history="1">
        <w:r w:rsidRPr="00D45F73">
          <w:rPr>
            <w:rStyle w:val="Hyperlink"/>
            <w:rFonts w:asciiTheme="minorHAnsi" w:hAnsiTheme="minorHAnsi"/>
          </w:rPr>
          <w:t>http://www.comet-initiative.org/</w:t>
        </w:r>
      </w:hyperlink>
      <w:r w:rsidRPr="00D45F73">
        <w:rPr>
          <w:rFonts w:asciiTheme="minorHAnsi" w:hAnsiTheme="minorHAnsi"/>
        </w:rPr>
        <w:t>. Accessed 11 June 2016.</w:t>
      </w:r>
    </w:p>
    <w:p w14:paraId="15AABCBE" w14:textId="565E838E"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 xml:space="preserve">28. Ashfaq K, Walsh T, Glenny A. Identification and development of a core set of outcome measures for the treatment of type 2 diabetes in adults. 2013. </w:t>
      </w:r>
      <w:hyperlink r:id="rId20" w:history="1">
        <w:r w:rsidRPr="00D45F73">
          <w:rPr>
            <w:rStyle w:val="Hyperlink"/>
            <w:rFonts w:asciiTheme="minorHAnsi" w:hAnsiTheme="minorHAnsi"/>
          </w:rPr>
          <w:t>http://www.comet-initiative.org/studies/details/364</w:t>
        </w:r>
      </w:hyperlink>
      <w:r w:rsidRPr="00D45F73">
        <w:rPr>
          <w:rFonts w:asciiTheme="minorHAnsi" w:hAnsiTheme="minorHAnsi"/>
        </w:rPr>
        <w:t>. Accessed 1 Feb 2016.</w:t>
      </w:r>
    </w:p>
    <w:p w14:paraId="7624318A"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29. Keeley T, Khan H, Pinfold V, Williamson P, Mathers J, Davies L et al. Core outcome sets for use in effectiveness trials involving people with bipolar and schizophrenia in a community-based setting (PARTNERS2): study protocol for the development of two core outcome sets. Trials. 2015;16:47. doi:10.1186/s13063-015-0553-0.</w:t>
      </w:r>
    </w:p>
    <w:p w14:paraId="33711514"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30. Miyar J, Adams CE. Content and quality of 10,000 controlled trials in schizophrenia over 60 years. Schizophr Bull. 2013;39(1):226-9. doi:10.1093/schbul/sbr140.</w:t>
      </w:r>
    </w:p>
    <w:p w14:paraId="4A67BCE0"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31. Gandhi GY, Murad MH, Fujiyoshi A, Mullan RJ, Flynn DN, Elamin MB et al. Patient-important outcomes in registered diabetes trials. Jama. 2008;299(21):2543-9. doi:10.1001/jama.299.21.2543.</w:t>
      </w:r>
    </w:p>
    <w:p w14:paraId="0BA72616"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32. Murad MH, Shah ND, Van Houten HK, Ziegenfuss JY, Deming JR, Beebe TJ et al. Individuals with diabetes preferred that future trials use patient-important outcomes and provide pragmatic inferences. J Clin Epidemiol. 2011;64(7):743-8. doi:10.1016/j.jclinepi.2010.08.005.</w:t>
      </w:r>
    </w:p>
    <w:p w14:paraId="059F7F1F"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33. Peeples M, Tomky D, Mulcahy K, Peyrot M, Siminerio L. Evolution of the American Association of Diabetes Educators' diabetes education outcomes project. Diabetes Educ. 2007;33(5):794-817. doi:10.1177/0145721707307615.</w:t>
      </w:r>
    </w:p>
    <w:p w14:paraId="4108D361"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lastRenderedPageBreak/>
        <w:t>34. Boger E, Ellis J, Latter S, Foster C, Kennedy A, Jones F et al. Self-Management and Self-Management Support Outcomes: A Systematic Review and Mixed Research Synthesis of Stakeholder Views. PLoS One. 2015;10(7):e0130990. doi:10.1371/journal.pone.0130990.</w:t>
      </w:r>
    </w:p>
    <w:p w14:paraId="039D87A2"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35. Holt RI, Mitchell AJ. Diabetes mellitus and severe mental illness: mechanisms and clinical implications. Nat Rev Endocrinol. 2014. doi:10.1038/nrendo.2014.203.</w:t>
      </w:r>
    </w:p>
    <w:p w14:paraId="08A5F9FE"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 xml:space="preserve">36. Norris SL, Engelgau MM, Narayan KM. Effectiveness of self-management training in type 2 diabetes: a systematic review of randomized controlled trials. Diabetes Care. 2001;24(3):561-87. </w:t>
      </w:r>
    </w:p>
    <w:p w14:paraId="0E8B195A"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37. Reilly S, Planner C, Gask L, Hann M, Knowles S, Druss B et al. Collaborative care approaches for people with severe mental illness. Cochrane Database Syst Rev. 2013;11:Cd009531. doi:10.1002/14651858.CD009531.pub2.</w:t>
      </w:r>
    </w:p>
    <w:p w14:paraId="5072C80E"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38. McKibbin CL, Patterson TL, Norman G, Patrick K, Jin H, Roesch S et al. A lifestyle intervention for older schizophrenia patients with diabetes mellitus: a randomized controlled trial. Schizophr Res. 2006;86(1-3):36-44. doi:10.1016/j.schres.2006.05.010.</w:t>
      </w:r>
    </w:p>
    <w:p w14:paraId="3D05AB0C"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39. Boers M, Kirwan JR, Wells G, Beaton D, Gossec L, d'Agostino MA et al. Developing core outcome measurement sets for clinical trials: OMERACT filter 2.0. J Clin Epidemiol. 2014;67(7):745-53. doi:10.1016/j.jclinepi.2013.11.013.</w:t>
      </w:r>
    </w:p>
    <w:p w14:paraId="54A11941"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40. Sinha IP, Smyth RL, Williamson PR. Using the Delphi technique to determine which outcomes to measure in clinical trials: recommendations for the future based on a systematic review of existing studies. PLoS Med. 2011;8(1):e1000393. doi:10.1371/journal.pmed.1000393.</w:t>
      </w:r>
    </w:p>
    <w:p w14:paraId="62D45C9F"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41. Chiarotto A, Terwee CB, Deyo RA, Boers M, Lin CW, Buchbinder R et al. A core outcome set for clinical trials on non-specific low back pain: study protocol for the development of a core domain set. Trials. 2014;15:511. doi:10.1186/1745-6215-15-511.</w:t>
      </w:r>
    </w:p>
    <w:p w14:paraId="5204DB1A"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42. Moza A, Benstoem C, Autschbach R, Stoppe C, Goetzenich A. A core outcome set for all types of cardiac surgery effectiveness trials: a study protocol for an international eDelphi survey to achieve consensus on what to measure and the subsequent selection of measurement instruments. Trials. 2015;16:545. doi:10.1186/s13063-015-1072-8.</w:t>
      </w:r>
    </w:p>
    <w:p w14:paraId="2702C19A" w14:textId="0A4A04AA"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lastRenderedPageBreak/>
        <w:t xml:space="preserve">43. Qualtrics. Qualtrics Research Suite. 2016. </w:t>
      </w:r>
      <w:hyperlink r:id="rId21" w:history="1">
        <w:r w:rsidRPr="00D45F73">
          <w:rPr>
            <w:rStyle w:val="Hyperlink"/>
            <w:rFonts w:asciiTheme="minorHAnsi" w:hAnsiTheme="minorHAnsi"/>
          </w:rPr>
          <w:t>https://www.qualtrics.com/research-suite/</w:t>
        </w:r>
      </w:hyperlink>
      <w:r w:rsidRPr="00D45F73">
        <w:rPr>
          <w:rFonts w:asciiTheme="minorHAnsi" w:hAnsiTheme="minorHAnsi"/>
        </w:rPr>
        <w:t>. Accessed 25 May 2016.</w:t>
      </w:r>
    </w:p>
    <w:p w14:paraId="7382C468"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44. Woods A, Jones N, Alderson-Day B, Callard F, Fernyhough C. Experiences of hearing voices: analysis of a novel phenomenological survey. The Lancet Psychiatry. 2015;2(4):323-31. doi:10.1016/S2215-0366(15)00006-1.</w:t>
      </w:r>
    </w:p>
    <w:p w14:paraId="782ABA51"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45. Soundy A, Stubbs B, Probst M, Hemmings L, Vancampfort D. Barriers to and facilitators of physical activity among persons with schizophrenia: a survey of physical therapists. Psychiatr Serv. 2014;65(5):693-6. doi:10.1176/appi.ps.201300276.</w:t>
      </w:r>
    </w:p>
    <w:p w14:paraId="0C459C60"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46. Boulkedid R, Abdoul H, Loustau M, Sibony O, Alberti C. Using and reporting the Delphi method for selecting healthcare quality indicators: a systematic review. PLoS One. 2011;6(6):e20476. doi:10.1371/journal.pone.0020476.</w:t>
      </w:r>
    </w:p>
    <w:p w14:paraId="62F24F54"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47. Terwee CB, Mokkink LB, Knol DL, Ostelo RW, Bouter LM, de Vet HC. Rating the methodological quality in systematic reviews of studies on measurement properties: a scoring system for the COSMIN checklist. Qual Life Res. 2012;21(4):651-7. doi:10.1007/s11136-011-9960-1.</w:t>
      </w:r>
    </w:p>
    <w:p w14:paraId="29A16830"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48. Terwee CB, Jansma EP, Riphagen, II, de Vet HC. Development of a methodological PubMed search filter for finding studies on measurement properties of measurement instruments. Qual Life Res. 2009;18(8):1115-23. doi:10.1007/s11136-009-9528-5.</w:t>
      </w:r>
    </w:p>
    <w:p w14:paraId="147686DE"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 xml:space="preserve">49. Gardner-Sood P, Lally J, Smith S, Atakan Z, Ismail K, Greenwood K et al. Cardiovascular risk factors and metabolic syndrome in people with established psychotic illnesses: Baseline data from the IMPaCT randomized controlled trial. Psychol Med. 2015;45(12):2619-29. </w:t>
      </w:r>
    </w:p>
    <w:p w14:paraId="68FA6C36"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50. Ben-Zeev D, Davis KE, Kaiser S, Krzsos I, Drake RE. Mobile technologies among people with serious mental illness: opportunities for future services. Adm Policy Ment Health. 2013;40(4):340-3. doi:10.1007/s10488-012-0424-x.</w:t>
      </w:r>
    </w:p>
    <w:p w14:paraId="5CC402B8"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51. Chiarotto A, Deyo RA, Terwee CB, Boers M, Buchbinder R, Corbin TP et al. Core outcome domains for clinical trials in non-specific low back pain. Eur Spine J. 2015;24(6):1127-42. doi:10.1007/s00586-015-3892-3.</w:t>
      </w:r>
    </w:p>
    <w:p w14:paraId="684607F8"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lastRenderedPageBreak/>
        <w:t>52. Lee SH, Ripke S, Neale BM, Faraone SV, Purcell SM, Perlis RH et al. Genetic relationship between five psychiatric disorders estimated from genome-wide SNPs. Nat Genet. 2013;45(9):984-94. doi:10.1038/ng.2711.</w:t>
      </w:r>
    </w:p>
    <w:p w14:paraId="3453143B"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53. Jablensky A. Psychiatric classifications: validity and utility. World Psychiatry. 2016;15(1):26-31. doi:10.1002/wps.20284.</w:t>
      </w:r>
    </w:p>
    <w:p w14:paraId="63D2EC12"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54. Reininghaus U, Bohnke JR, Hosang G, Farmer A, Burns T, McGuffin P et al. Evaluation of the validity and utility of a transdiagnostic psychosis dimension encompassing schizophrenia and bipolar disorder. Br J Psychiatry. 2016;209(2):107-13. doi:10.1192/bjp.bp.115.167882.</w:t>
      </w:r>
    </w:p>
    <w:p w14:paraId="7A4BAC90"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55. Frost J, Garside R, Cooper C, Britten N. A qualitative synthesis of diabetes self-management strategies for long term medical outcomes and quality of life in the UK. BMC Health Serv Res. 2014;14:348. doi:10.1186/1472-6963-14-348.</w:t>
      </w:r>
    </w:p>
    <w:p w14:paraId="2E618DE4"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56. Shrivastava SR, Shrivastava PS, Ramasamy J. Role of self-care in management of diabetes mellitus. J Diabetes Metab Disord. 2013;12(1):14. doi:10.1186/2251-6581-12-14.</w:t>
      </w:r>
    </w:p>
    <w:p w14:paraId="4D461D98"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57. Reininghaus U, Priebe S. Measuring patient-reported outcomes in psychosis: conceptual and methodological review. Br J Psychiatry. 2012;201(4):262-7. doi:10.1192/bjp.bp.111.107615.</w:t>
      </w:r>
    </w:p>
    <w:p w14:paraId="40F660F4" w14:textId="5DA73039"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58. Böhnke JR, Lutz W, Delgadillo J. Negative affectivity as a transdiagnostic factor in patients with common mental disorders. J Affect Disord. 2014;166:270-8. doi:</w:t>
      </w:r>
      <w:hyperlink r:id="rId22" w:history="1">
        <w:r w:rsidRPr="00D45F73">
          <w:rPr>
            <w:rStyle w:val="Hyperlink"/>
            <w:rFonts w:asciiTheme="minorHAnsi" w:hAnsiTheme="minorHAnsi"/>
          </w:rPr>
          <w:t>http://dx.doi.org/10.1016/j.jad.2014.05.023</w:t>
        </w:r>
      </w:hyperlink>
      <w:r w:rsidRPr="00D45F73">
        <w:rPr>
          <w:rFonts w:asciiTheme="minorHAnsi" w:hAnsiTheme="minorHAnsi"/>
        </w:rPr>
        <w:t>.</w:t>
      </w:r>
    </w:p>
    <w:p w14:paraId="5A3C8A0A"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59. Bansal D, Bhagat A, Schifano F, Gudala K. Role of patient-reported outcomes and other efficacy endpoints in the drug approval process in Europe (2008-2012). J Epidemiol Glob Health. 2015;5(4):385-95. doi:10.1016/j.jegh.2015.04.006.</w:t>
      </w:r>
    </w:p>
    <w:p w14:paraId="7B18C37C"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60. Insel TR. The NIMH Research Domain Criteria (RDoC) Project: precision medicine for psychiatry. Am J Psychiatry. 2014;171(4):395-7. doi:10.1176/appi.ajp.2014.14020138.</w:t>
      </w:r>
    </w:p>
    <w:p w14:paraId="00D4FBC9"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61. Rossi PH, Lipsey MW, Freeman HE. Evaluation: A systematic approach. Thousand Oaks (US), London (UK), New Delhi (India): Sage Publications; 2004.</w:t>
      </w:r>
    </w:p>
    <w:p w14:paraId="7156923F" w14:textId="77777777"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lastRenderedPageBreak/>
        <w:t>62. Wilson PM, Petticrew M, Calnan MW, Nazareth I. Disseminating research findings: what should researchers do? A systematic scoping review of conceptual frameworks. Implement Sci. 2010;5(1):91. doi:10.1186/1748-5908-5-91.</w:t>
      </w:r>
    </w:p>
    <w:p w14:paraId="19980BEF" w14:textId="2A632E6B" w:rsidR="00E31821" w:rsidRPr="00D45F73" w:rsidRDefault="00E31821" w:rsidP="00D45F73">
      <w:pPr>
        <w:pStyle w:val="EndNoteBibliography"/>
        <w:spacing w:after="0" w:line="480" w:lineRule="auto"/>
        <w:rPr>
          <w:rFonts w:asciiTheme="minorHAnsi" w:hAnsiTheme="minorHAnsi"/>
        </w:rPr>
      </w:pPr>
      <w:r w:rsidRPr="00D45F73">
        <w:rPr>
          <w:rFonts w:asciiTheme="minorHAnsi" w:hAnsiTheme="minorHAnsi"/>
        </w:rPr>
        <w:t xml:space="preserve">63. DIAMONDS Research Group. Meet the DIAMONDS research group. 2016. </w:t>
      </w:r>
      <w:hyperlink r:id="rId23" w:history="1">
        <w:r w:rsidRPr="00D45F73">
          <w:rPr>
            <w:rStyle w:val="Hyperlink"/>
            <w:rFonts w:asciiTheme="minorHAnsi" w:hAnsiTheme="minorHAnsi"/>
          </w:rPr>
          <w:t>http://www.diamonds.nihr.ac.uk/Meet-The-Team</w:t>
        </w:r>
      </w:hyperlink>
      <w:r w:rsidRPr="00D45F73">
        <w:rPr>
          <w:rFonts w:asciiTheme="minorHAnsi" w:hAnsiTheme="minorHAnsi"/>
        </w:rPr>
        <w:t>. Accessed 13 June 2016.</w:t>
      </w:r>
    </w:p>
    <w:p w14:paraId="628ED6E7" w14:textId="4AC117C6" w:rsidR="00E31821" w:rsidRPr="00D45F73" w:rsidRDefault="00E31821" w:rsidP="00D45F73">
      <w:pPr>
        <w:pStyle w:val="EndNoteBibliography"/>
        <w:spacing w:line="480" w:lineRule="auto"/>
        <w:rPr>
          <w:rFonts w:asciiTheme="minorHAnsi" w:hAnsiTheme="minorHAnsi"/>
        </w:rPr>
      </w:pPr>
      <w:r w:rsidRPr="00D45F73">
        <w:rPr>
          <w:rFonts w:asciiTheme="minorHAnsi" w:hAnsiTheme="minorHAnsi"/>
        </w:rPr>
        <w:t xml:space="preserve">64. NIHR CLAHRC Yorkshire and Humber. Mental Health and Comorbidity. 2016. </w:t>
      </w:r>
      <w:hyperlink r:id="rId24" w:history="1">
        <w:r w:rsidRPr="00D45F73">
          <w:rPr>
            <w:rStyle w:val="Hyperlink"/>
            <w:rFonts w:asciiTheme="minorHAnsi" w:hAnsiTheme="minorHAnsi"/>
          </w:rPr>
          <w:t>http://clahrc-yh.nihr.ac.uk/our-themes/mental-health-co-morbidities</w:t>
        </w:r>
      </w:hyperlink>
      <w:r w:rsidRPr="00D45F73">
        <w:rPr>
          <w:rFonts w:asciiTheme="minorHAnsi" w:hAnsiTheme="minorHAnsi"/>
        </w:rPr>
        <w:t>. Accessed 13 June 2016.</w:t>
      </w:r>
    </w:p>
    <w:p w14:paraId="066A91D9" w14:textId="04494C4A" w:rsidR="008F6A90" w:rsidRPr="00E263DA" w:rsidRDefault="00B13ECE" w:rsidP="00D45F73">
      <w:pPr>
        <w:spacing w:line="480" w:lineRule="auto"/>
      </w:pPr>
      <w:r w:rsidRPr="00D45F73">
        <w:fldChar w:fldCharType="end"/>
      </w:r>
      <w:r>
        <w:fldChar w:fldCharType="begin"/>
      </w:r>
      <w:r w:rsidR="00655EA8">
        <w:instrText xml:space="preserve"> ADDIN </w:instrText>
      </w:r>
      <w:r>
        <w:fldChar w:fldCharType="end"/>
      </w:r>
    </w:p>
    <w:sectPr w:rsidR="008F6A90" w:rsidRPr="00E263DA" w:rsidSect="00782069">
      <w:headerReference w:type="default" r:id="rId25"/>
      <w:footerReference w:type="default" r:id="rId26"/>
      <w:pgSz w:w="11906" w:h="16838"/>
      <w:pgMar w:top="1247" w:right="1418" w:bottom="1021" w:left="1418" w:header="567" w:footer="340"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4895C1" w15:done="0"/>
  <w15:commentEx w15:paraId="196338C9" w15:done="0"/>
  <w15:commentEx w15:paraId="0E86275A" w15:done="0"/>
  <w15:commentEx w15:paraId="4BA0613D" w15:done="0"/>
  <w15:commentEx w15:paraId="60271F90" w15:done="0"/>
  <w15:commentEx w15:paraId="57F2C3E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FCABAB" w14:textId="77777777" w:rsidR="000D42B7" w:rsidRDefault="000D42B7" w:rsidP="004372BC">
      <w:pPr>
        <w:spacing w:after="0" w:line="240" w:lineRule="auto"/>
      </w:pPr>
      <w:r>
        <w:separator/>
      </w:r>
    </w:p>
  </w:endnote>
  <w:endnote w:type="continuationSeparator" w:id="0">
    <w:p w14:paraId="1D6C7F69" w14:textId="77777777" w:rsidR="000D42B7" w:rsidRDefault="000D42B7" w:rsidP="004372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4669860"/>
      <w:docPartObj>
        <w:docPartGallery w:val="Page Numbers (Bottom of Page)"/>
        <w:docPartUnique/>
      </w:docPartObj>
    </w:sdtPr>
    <w:sdtEndPr/>
    <w:sdtContent>
      <w:sdt>
        <w:sdtPr>
          <w:id w:val="-1669238322"/>
          <w:docPartObj>
            <w:docPartGallery w:val="Page Numbers (Top of Page)"/>
            <w:docPartUnique/>
          </w:docPartObj>
        </w:sdtPr>
        <w:sdtEndPr/>
        <w:sdtContent>
          <w:p w14:paraId="5FEDA43A" w14:textId="77777777" w:rsidR="000D42B7" w:rsidRDefault="000D42B7">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547945">
              <w:rPr>
                <w:b/>
                <w:bCs/>
                <w:noProof/>
              </w:rPr>
              <w:t>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547945">
              <w:rPr>
                <w:b/>
                <w:bCs/>
                <w:noProof/>
              </w:rPr>
              <w:t>26</w:t>
            </w:r>
            <w:r>
              <w:rPr>
                <w:b/>
                <w:bCs/>
                <w:sz w:val="24"/>
                <w:szCs w:val="24"/>
              </w:rPr>
              <w:fldChar w:fldCharType="end"/>
            </w:r>
          </w:p>
        </w:sdtContent>
      </w:sdt>
    </w:sdtContent>
  </w:sdt>
  <w:p w14:paraId="3AC22175" w14:textId="77777777" w:rsidR="000D42B7" w:rsidRDefault="000D42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07D829" w14:textId="77777777" w:rsidR="000D42B7" w:rsidRDefault="000D42B7" w:rsidP="004372BC">
      <w:pPr>
        <w:spacing w:after="0" w:line="240" w:lineRule="auto"/>
      </w:pPr>
      <w:r>
        <w:separator/>
      </w:r>
    </w:p>
  </w:footnote>
  <w:footnote w:type="continuationSeparator" w:id="0">
    <w:p w14:paraId="6C2FF2C9" w14:textId="77777777" w:rsidR="000D42B7" w:rsidRDefault="000D42B7" w:rsidP="004372B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BE00FD" w14:textId="77777777" w:rsidR="000D42B7" w:rsidRDefault="000D42B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36E55"/>
    <w:multiLevelType w:val="hybridMultilevel"/>
    <w:tmpl w:val="87C4F3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2844E0"/>
    <w:multiLevelType w:val="hybridMultilevel"/>
    <w:tmpl w:val="F9E67FE0"/>
    <w:lvl w:ilvl="0" w:tplc="0409000F">
      <w:start w:val="1"/>
      <w:numFmt w:val="decimal"/>
      <w:lvlText w:val="%1."/>
      <w:lvlJc w:val="left"/>
      <w:pPr>
        <w:ind w:left="1434" w:hanging="360"/>
      </w:p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2">
    <w:nsid w:val="052104A1"/>
    <w:multiLevelType w:val="hybridMultilevel"/>
    <w:tmpl w:val="E37A39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56D48CC"/>
    <w:multiLevelType w:val="hybridMultilevel"/>
    <w:tmpl w:val="E37A39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F4C19E8"/>
    <w:multiLevelType w:val="hybridMultilevel"/>
    <w:tmpl w:val="0048097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F5B451F"/>
    <w:multiLevelType w:val="hybridMultilevel"/>
    <w:tmpl w:val="0E2614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BD5E68"/>
    <w:multiLevelType w:val="hybridMultilevel"/>
    <w:tmpl w:val="8A42AF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9B72B20"/>
    <w:multiLevelType w:val="hybridMultilevel"/>
    <w:tmpl w:val="87C4F3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F04388"/>
    <w:multiLevelType w:val="hybridMultilevel"/>
    <w:tmpl w:val="E37A39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29129FD"/>
    <w:multiLevelType w:val="hybridMultilevel"/>
    <w:tmpl w:val="04F48090"/>
    <w:lvl w:ilvl="0" w:tplc="0409000F">
      <w:start w:val="1"/>
      <w:numFmt w:val="decimal"/>
      <w:lvlText w:val="%1."/>
      <w:lvlJc w:val="left"/>
      <w:pPr>
        <w:ind w:left="1434" w:hanging="360"/>
      </w:p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10">
    <w:nsid w:val="336A253C"/>
    <w:multiLevelType w:val="multilevel"/>
    <w:tmpl w:val="4D16A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C4D0374"/>
    <w:multiLevelType w:val="hybridMultilevel"/>
    <w:tmpl w:val="FF90C4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2B43D95"/>
    <w:multiLevelType w:val="hybridMultilevel"/>
    <w:tmpl w:val="E37A39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7CA6289"/>
    <w:multiLevelType w:val="hybridMultilevel"/>
    <w:tmpl w:val="E37A39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93824A8"/>
    <w:multiLevelType w:val="hybridMultilevel"/>
    <w:tmpl w:val="E37A39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4533761"/>
    <w:multiLevelType w:val="hybridMultilevel"/>
    <w:tmpl w:val="87C4F3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DE96EE9"/>
    <w:multiLevelType w:val="hybridMultilevel"/>
    <w:tmpl w:val="A25AEF0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74AB0994"/>
    <w:multiLevelType w:val="hybridMultilevel"/>
    <w:tmpl w:val="62048FD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6D06BFC"/>
    <w:multiLevelType w:val="hybridMultilevel"/>
    <w:tmpl w:val="E6F49A0A"/>
    <w:lvl w:ilvl="0" w:tplc="04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12"/>
  </w:num>
  <w:num w:numId="3">
    <w:abstractNumId w:val="16"/>
  </w:num>
  <w:num w:numId="4">
    <w:abstractNumId w:val="2"/>
  </w:num>
  <w:num w:numId="5">
    <w:abstractNumId w:val="11"/>
  </w:num>
  <w:num w:numId="6">
    <w:abstractNumId w:val="6"/>
  </w:num>
  <w:num w:numId="7">
    <w:abstractNumId w:val="3"/>
  </w:num>
  <w:num w:numId="8">
    <w:abstractNumId w:val="8"/>
  </w:num>
  <w:num w:numId="9">
    <w:abstractNumId w:val="17"/>
  </w:num>
  <w:num w:numId="10">
    <w:abstractNumId w:val="4"/>
  </w:num>
  <w:num w:numId="11">
    <w:abstractNumId w:val="18"/>
  </w:num>
  <w:num w:numId="12">
    <w:abstractNumId w:val="14"/>
  </w:num>
  <w:num w:numId="13">
    <w:abstractNumId w:val="7"/>
  </w:num>
  <w:num w:numId="14">
    <w:abstractNumId w:val="15"/>
  </w:num>
  <w:num w:numId="15">
    <w:abstractNumId w:val="0"/>
  </w:num>
  <w:num w:numId="16">
    <w:abstractNumId w:val="5"/>
  </w:num>
  <w:num w:numId="17">
    <w:abstractNumId w:val="10"/>
  </w:num>
  <w:num w:numId="18">
    <w:abstractNumId w:val="9"/>
  </w:num>
  <w:num w:numId="19">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rah Alderson">
    <w15:presenceInfo w15:providerId="AD" w15:userId="S-1-5-21-1390067357-1993962763-725345543-240669"/>
  </w15:person>
  <w15:person w15:author="Judy Wright">
    <w15:presenceInfo w15:providerId="AD" w15:userId="S-1-5-21-1390067357-1993962763-725345543-247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hyphenationZone w:val="425"/>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VancouverNumber (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0w55s2j2ztwlexxzzvdvsifvf92fadwxx5&quot;&gt;JT EndNote Library-Saved&lt;record-ids&gt;&lt;item&gt;60&lt;/item&gt;&lt;item&gt;66&lt;/item&gt;&lt;item&gt;91&lt;/item&gt;&lt;item&gt;125&lt;/item&gt;&lt;item&gt;136&lt;/item&gt;&lt;item&gt;154&lt;/item&gt;&lt;item&gt;157&lt;/item&gt;&lt;item&gt;273&lt;/item&gt;&lt;item&gt;275&lt;/item&gt;&lt;item&gt;288&lt;/item&gt;&lt;item&gt;374&lt;/item&gt;&lt;item&gt;378&lt;/item&gt;&lt;item&gt;426&lt;/item&gt;&lt;item&gt;456&lt;/item&gt;&lt;item&gt;543&lt;/item&gt;&lt;item&gt;591&lt;/item&gt;&lt;item&gt;618&lt;/item&gt;&lt;item&gt;651&lt;/item&gt;&lt;item&gt;666&lt;/item&gt;&lt;item&gt;668&lt;/item&gt;&lt;item&gt;819&lt;/item&gt;&lt;item&gt;838&lt;/item&gt;&lt;item&gt;842&lt;/item&gt;&lt;item&gt;911&lt;/item&gt;&lt;item&gt;923&lt;/item&gt;&lt;item&gt;924&lt;/item&gt;&lt;item&gt;949&lt;/item&gt;&lt;item&gt;1003&lt;/item&gt;&lt;item&gt;1009&lt;/item&gt;&lt;item&gt;1036&lt;/item&gt;&lt;item&gt;1037&lt;/item&gt;&lt;item&gt;1038&lt;/item&gt;&lt;item&gt;1039&lt;/item&gt;&lt;item&gt;1040&lt;/item&gt;&lt;item&gt;1041&lt;/item&gt;&lt;item&gt;1043&lt;/item&gt;&lt;item&gt;1054&lt;/item&gt;&lt;item&gt;1055&lt;/item&gt;&lt;item&gt;1056&lt;/item&gt;&lt;item&gt;1057&lt;/item&gt;&lt;item&gt;1058&lt;/item&gt;&lt;item&gt;1059&lt;/item&gt;&lt;item&gt;1063&lt;/item&gt;&lt;item&gt;1064&lt;/item&gt;&lt;item&gt;1066&lt;/item&gt;&lt;item&gt;1089&lt;/item&gt;&lt;item&gt;1091&lt;/item&gt;&lt;item&gt;1092&lt;/item&gt;&lt;item&gt;1117&lt;/item&gt;&lt;item&gt;1185&lt;/item&gt;&lt;item&gt;1245&lt;/item&gt;&lt;item&gt;1249&lt;/item&gt;&lt;item&gt;1250&lt;/item&gt;&lt;item&gt;1252&lt;/item&gt;&lt;item&gt;1253&lt;/item&gt;&lt;item&gt;1254&lt;/item&gt;&lt;item&gt;1256&lt;/item&gt;&lt;item&gt;1257&lt;/item&gt;&lt;item&gt;1258&lt;/item&gt;&lt;item&gt;1259&lt;/item&gt;&lt;item&gt;1260&lt;/item&gt;&lt;item&gt;1280&lt;/item&gt;&lt;item&gt;1281&lt;/item&gt;&lt;item&gt;1282&lt;/item&gt;&lt;/record-ids&gt;&lt;/item&gt;&lt;/Libraries&gt;"/>
  </w:docVars>
  <w:rsids>
    <w:rsidRoot w:val="000A713F"/>
    <w:rsid w:val="0000398F"/>
    <w:rsid w:val="00005BEE"/>
    <w:rsid w:val="00011D6F"/>
    <w:rsid w:val="00013AE6"/>
    <w:rsid w:val="00014000"/>
    <w:rsid w:val="00015E10"/>
    <w:rsid w:val="0001689A"/>
    <w:rsid w:val="00016B81"/>
    <w:rsid w:val="00017E07"/>
    <w:rsid w:val="00020521"/>
    <w:rsid w:val="00024C09"/>
    <w:rsid w:val="00024E43"/>
    <w:rsid w:val="00034FF3"/>
    <w:rsid w:val="00035299"/>
    <w:rsid w:val="00035345"/>
    <w:rsid w:val="0003577E"/>
    <w:rsid w:val="0003586F"/>
    <w:rsid w:val="00040DDA"/>
    <w:rsid w:val="000422BA"/>
    <w:rsid w:val="00042697"/>
    <w:rsid w:val="00043560"/>
    <w:rsid w:val="000448EE"/>
    <w:rsid w:val="000460F4"/>
    <w:rsid w:val="00052111"/>
    <w:rsid w:val="000537AD"/>
    <w:rsid w:val="00054067"/>
    <w:rsid w:val="000556DD"/>
    <w:rsid w:val="00055877"/>
    <w:rsid w:val="00055DBF"/>
    <w:rsid w:val="00057CBB"/>
    <w:rsid w:val="0006206B"/>
    <w:rsid w:val="00064BA2"/>
    <w:rsid w:val="000654B4"/>
    <w:rsid w:val="0006588D"/>
    <w:rsid w:val="00074F68"/>
    <w:rsid w:val="00075CD0"/>
    <w:rsid w:val="00075E83"/>
    <w:rsid w:val="00076223"/>
    <w:rsid w:val="000811F7"/>
    <w:rsid w:val="00086E9D"/>
    <w:rsid w:val="0009147A"/>
    <w:rsid w:val="0009732B"/>
    <w:rsid w:val="000978E9"/>
    <w:rsid w:val="000A0A92"/>
    <w:rsid w:val="000A29D5"/>
    <w:rsid w:val="000A3A1C"/>
    <w:rsid w:val="000A4D2F"/>
    <w:rsid w:val="000A6987"/>
    <w:rsid w:val="000A713F"/>
    <w:rsid w:val="000B0B38"/>
    <w:rsid w:val="000B5935"/>
    <w:rsid w:val="000B5FF8"/>
    <w:rsid w:val="000B7EF3"/>
    <w:rsid w:val="000C25D2"/>
    <w:rsid w:val="000C2DAF"/>
    <w:rsid w:val="000C36AE"/>
    <w:rsid w:val="000C3C2B"/>
    <w:rsid w:val="000C56D8"/>
    <w:rsid w:val="000C5884"/>
    <w:rsid w:val="000C6F29"/>
    <w:rsid w:val="000D2E14"/>
    <w:rsid w:val="000D42B7"/>
    <w:rsid w:val="000D465E"/>
    <w:rsid w:val="000E1C0C"/>
    <w:rsid w:val="000F0A28"/>
    <w:rsid w:val="000F1CE0"/>
    <w:rsid w:val="000F265D"/>
    <w:rsid w:val="000F2A77"/>
    <w:rsid w:val="000F46AB"/>
    <w:rsid w:val="000F7D1D"/>
    <w:rsid w:val="00101002"/>
    <w:rsid w:val="00107053"/>
    <w:rsid w:val="001075AF"/>
    <w:rsid w:val="001105DB"/>
    <w:rsid w:val="001133CD"/>
    <w:rsid w:val="00113F3B"/>
    <w:rsid w:val="00116F48"/>
    <w:rsid w:val="0011768E"/>
    <w:rsid w:val="00123D60"/>
    <w:rsid w:val="00124328"/>
    <w:rsid w:val="00132AC6"/>
    <w:rsid w:val="00133991"/>
    <w:rsid w:val="00134AEB"/>
    <w:rsid w:val="001371C8"/>
    <w:rsid w:val="00140FDF"/>
    <w:rsid w:val="00143983"/>
    <w:rsid w:val="001464C3"/>
    <w:rsid w:val="00152886"/>
    <w:rsid w:val="001539F0"/>
    <w:rsid w:val="00153BE3"/>
    <w:rsid w:val="0015731C"/>
    <w:rsid w:val="00157AC9"/>
    <w:rsid w:val="00157FAF"/>
    <w:rsid w:val="0016005B"/>
    <w:rsid w:val="00160ED9"/>
    <w:rsid w:val="00164653"/>
    <w:rsid w:val="001646BA"/>
    <w:rsid w:val="00170585"/>
    <w:rsid w:val="00170B8C"/>
    <w:rsid w:val="00174A42"/>
    <w:rsid w:val="00176001"/>
    <w:rsid w:val="00177D42"/>
    <w:rsid w:val="0018050F"/>
    <w:rsid w:val="00181888"/>
    <w:rsid w:val="00181F62"/>
    <w:rsid w:val="001828EB"/>
    <w:rsid w:val="00183E09"/>
    <w:rsid w:val="001845E7"/>
    <w:rsid w:val="00184A3F"/>
    <w:rsid w:val="00185DC2"/>
    <w:rsid w:val="001861F2"/>
    <w:rsid w:val="001868F2"/>
    <w:rsid w:val="00190A2D"/>
    <w:rsid w:val="00191FDD"/>
    <w:rsid w:val="0019204E"/>
    <w:rsid w:val="0019239D"/>
    <w:rsid w:val="00193253"/>
    <w:rsid w:val="00194933"/>
    <w:rsid w:val="00194CC1"/>
    <w:rsid w:val="00196F1F"/>
    <w:rsid w:val="001975F9"/>
    <w:rsid w:val="001A03EF"/>
    <w:rsid w:val="001A1A81"/>
    <w:rsid w:val="001A2922"/>
    <w:rsid w:val="001A5E85"/>
    <w:rsid w:val="001A5F7B"/>
    <w:rsid w:val="001A67DB"/>
    <w:rsid w:val="001A7A7F"/>
    <w:rsid w:val="001B34CF"/>
    <w:rsid w:val="001B4037"/>
    <w:rsid w:val="001B76B9"/>
    <w:rsid w:val="001D04DE"/>
    <w:rsid w:val="001D274A"/>
    <w:rsid w:val="001D6223"/>
    <w:rsid w:val="001E13EC"/>
    <w:rsid w:val="001E1E46"/>
    <w:rsid w:val="001E2935"/>
    <w:rsid w:val="001E3992"/>
    <w:rsid w:val="001E499A"/>
    <w:rsid w:val="001E4DCE"/>
    <w:rsid w:val="001F112F"/>
    <w:rsid w:val="001F1170"/>
    <w:rsid w:val="001F2CB5"/>
    <w:rsid w:val="001F58DB"/>
    <w:rsid w:val="001F7076"/>
    <w:rsid w:val="00200A0E"/>
    <w:rsid w:val="002033B2"/>
    <w:rsid w:val="00206C47"/>
    <w:rsid w:val="002104AB"/>
    <w:rsid w:val="00210531"/>
    <w:rsid w:val="00214E8D"/>
    <w:rsid w:val="00220D77"/>
    <w:rsid w:val="00222D0B"/>
    <w:rsid w:val="002254BB"/>
    <w:rsid w:val="002274AA"/>
    <w:rsid w:val="00232C21"/>
    <w:rsid w:val="0023428C"/>
    <w:rsid w:val="00235357"/>
    <w:rsid w:val="0023676A"/>
    <w:rsid w:val="00243061"/>
    <w:rsid w:val="00244676"/>
    <w:rsid w:val="00245F02"/>
    <w:rsid w:val="00246150"/>
    <w:rsid w:val="0025049B"/>
    <w:rsid w:val="002549A7"/>
    <w:rsid w:val="002550EB"/>
    <w:rsid w:val="0025717C"/>
    <w:rsid w:val="00257996"/>
    <w:rsid w:val="00262E18"/>
    <w:rsid w:val="00265946"/>
    <w:rsid w:val="00271778"/>
    <w:rsid w:val="00271901"/>
    <w:rsid w:val="002727EF"/>
    <w:rsid w:val="00273D0B"/>
    <w:rsid w:val="002746B5"/>
    <w:rsid w:val="00274CCA"/>
    <w:rsid w:val="00275F42"/>
    <w:rsid w:val="002766E3"/>
    <w:rsid w:val="00277326"/>
    <w:rsid w:val="00280F8E"/>
    <w:rsid w:val="00280FB7"/>
    <w:rsid w:val="00283595"/>
    <w:rsid w:val="00284B9E"/>
    <w:rsid w:val="002934DE"/>
    <w:rsid w:val="0029392D"/>
    <w:rsid w:val="002949AA"/>
    <w:rsid w:val="0029648A"/>
    <w:rsid w:val="00296C2B"/>
    <w:rsid w:val="002A3036"/>
    <w:rsid w:val="002A401C"/>
    <w:rsid w:val="002A6E53"/>
    <w:rsid w:val="002B251D"/>
    <w:rsid w:val="002B3C01"/>
    <w:rsid w:val="002C0100"/>
    <w:rsid w:val="002C2CD4"/>
    <w:rsid w:val="002C3613"/>
    <w:rsid w:val="002C46FE"/>
    <w:rsid w:val="002C5264"/>
    <w:rsid w:val="002D174B"/>
    <w:rsid w:val="002D2E4A"/>
    <w:rsid w:val="002D3581"/>
    <w:rsid w:val="002D3CFF"/>
    <w:rsid w:val="002D7FB6"/>
    <w:rsid w:val="002E2C06"/>
    <w:rsid w:val="002E4426"/>
    <w:rsid w:val="002E6D8C"/>
    <w:rsid w:val="002E6DC3"/>
    <w:rsid w:val="002F1511"/>
    <w:rsid w:val="002F1C09"/>
    <w:rsid w:val="00301A41"/>
    <w:rsid w:val="00302825"/>
    <w:rsid w:val="0030377F"/>
    <w:rsid w:val="0030602D"/>
    <w:rsid w:val="00306672"/>
    <w:rsid w:val="00306DC4"/>
    <w:rsid w:val="003071E5"/>
    <w:rsid w:val="00312C24"/>
    <w:rsid w:val="0031462C"/>
    <w:rsid w:val="00314D00"/>
    <w:rsid w:val="0031500F"/>
    <w:rsid w:val="00315AB9"/>
    <w:rsid w:val="003208D5"/>
    <w:rsid w:val="00325AB1"/>
    <w:rsid w:val="003335CC"/>
    <w:rsid w:val="00335E2A"/>
    <w:rsid w:val="003373BD"/>
    <w:rsid w:val="003453B5"/>
    <w:rsid w:val="00346BEB"/>
    <w:rsid w:val="003475EA"/>
    <w:rsid w:val="00347652"/>
    <w:rsid w:val="0035052A"/>
    <w:rsid w:val="00352A5E"/>
    <w:rsid w:val="003535AC"/>
    <w:rsid w:val="003536ED"/>
    <w:rsid w:val="003538F6"/>
    <w:rsid w:val="00354E40"/>
    <w:rsid w:val="0035706C"/>
    <w:rsid w:val="00363EFD"/>
    <w:rsid w:val="003647D2"/>
    <w:rsid w:val="00365142"/>
    <w:rsid w:val="00365FB5"/>
    <w:rsid w:val="00366543"/>
    <w:rsid w:val="00367AFA"/>
    <w:rsid w:val="00373E6B"/>
    <w:rsid w:val="00376AA8"/>
    <w:rsid w:val="003777B4"/>
    <w:rsid w:val="00377A52"/>
    <w:rsid w:val="00381480"/>
    <w:rsid w:val="00383716"/>
    <w:rsid w:val="00383CA9"/>
    <w:rsid w:val="003849AA"/>
    <w:rsid w:val="00384AFD"/>
    <w:rsid w:val="00385287"/>
    <w:rsid w:val="00385D1C"/>
    <w:rsid w:val="0039108A"/>
    <w:rsid w:val="00393CEC"/>
    <w:rsid w:val="0039583E"/>
    <w:rsid w:val="00395AAC"/>
    <w:rsid w:val="00396224"/>
    <w:rsid w:val="003962BF"/>
    <w:rsid w:val="003A1E79"/>
    <w:rsid w:val="003A3292"/>
    <w:rsid w:val="003B3B4E"/>
    <w:rsid w:val="003B77D5"/>
    <w:rsid w:val="003C2413"/>
    <w:rsid w:val="003C2EA3"/>
    <w:rsid w:val="003C3924"/>
    <w:rsid w:val="003D4D64"/>
    <w:rsid w:val="003D5469"/>
    <w:rsid w:val="003E03E2"/>
    <w:rsid w:val="003E1BB3"/>
    <w:rsid w:val="003F0298"/>
    <w:rsid w:val="003F106C"/>
    <w:rsid w:val="003F1FC9"/>
    <w:rsid w:val="003F30C3"/>
    <w:rsid w:val="003F439F"/>
    <w:rsid w:val="003F48D5"/>
    <w:rsid w:val="003F494C"/>
    <w:rsid w:val="003F6F14"/>
    <w:rsid w:val="003F7494"/>
    <w:rsid w:val="004006E0"/>
    <w:rsid w:val="004024DE"/>
    <w:rsid w:val="00402825"/>
    <w:rsid w:val="00403937"/>
    <w:rsid w:val="00404318"/>
    <w:rsid w:val="00405FF8"/>
    <w:rsid w:val="00407D91"/>
    <w:rsid w:val="00410A9A"/>
    <w:rsid w:val="00412095"/>
    <w:rsid w:val="00412579"/>
    <w:rsid w:val="00413507"/>
    <w:rsid w:val="0041581C"/>
    <w:rsid w:val="004179A6"/>
    <w:rsid w:val="0042262B"/>
    <w:rsid w:val="004235E3"/>
    <w:rsid w:val="00431D33"/>
    <w:rsid w:val="004359FE"/>
    <w:rsid w:val="004368A4"/>
    <w:rsid w:val="00436F72"/>
    <w:rsid w:val="004372BC"/>
    <w:rsid w:val="004436B7"/>
    <w:rsid w:val="0044545E"/>
    <w:rsid w:val="004455EC"/>
    <w:rsid w:val="0044643D"/>
    <w:rsid w:val="0044648A"/>
    <w:rsid w:val="00454749"/>
    <w:rsid w:val="004567B8"/>
    <w:rsid w:val="00460097"/>
    <w:rsid w:val="004602E8"/>
    <w:rsid w:val="00463000"/>
    <w:rsid w:val="004728CB"/>
    <w:rsid w:val="004729C9"/>
    <w:rsid w:val="00473225"/>
    <w:rsid w:val="00473B99"/>
    <w:rsid w:val="00475207"/>
    <w:rsid w:val="00475E8C"/>
    <w:rsid w:val="004771B3"/>
    <w:rsid w:val="004774F3"/>
    <w:rsid w:val="004777A3"/>
    <w:rsid w:val="00481CB8"/>
    <w:rsid w:val="004825CF"/>
    <w:rsid w:val="00482DCE"/>
    <w:rsid w:val="00483226"/>
    <w:rsid w:val="00491032"/>
    <w:rsid w:val="00491898"/>
    <w:rsid w:val="00491FDF"/>
    <w:rsid w:val="00492270"/>
    <w:rsid w:val="00495BA8"/>
    <w:rsid w:val="00496AA2"/>
    <w:rsid w:val="00497EE8"/>
    <w:rsid w:val="004A1F83"/>
    <w:rsid w:val="004A3811"/>
    <w:rsid w:val="004A402E"/>
    <w:rsid w:val="004A5A98"/>
    <w:rsid w:val="004A68FC"/>
    <w:rsid w:val="004B0846"/>
    <w:rsid w:val="004B0F7C"/>
    <w:rsid w:val="004B1BE4"/>
    <w:rsid w:val="004B2DC8"/>
    <w:rsid w:val="004B4300"/>
    <w:rsid w:val="004B6674"/>
    <w:rsid w:val="004B7892"/>
    <w:rsid w:val="004C10F0"/>
    <w:rsid w:val="004C5F60"/>
    <w:rsid w:val="004C6760"/>
    <w:rsid w:val="004D0FB2"/>
    <w:rsid w:val="004D119F"/>
    <w:rsid w:val="004D1553"/>
    <w:rsid w:val="004D46B5"/>
    <w:rsid w:val="004D75FC"/>
    <w:rsid w:val="004E2749"/>
    <w:rsid w:val="004E4281"/>
    <w:rsid w:val="004E431C"/>
    <w:rsid w:val="004F0883"/>
    <w:rsid w:val="004F3898"/>
    <w:rsid w:val="004F6196"/>
    <w:rsid w:val="00501FFB"/>
    <w:rsid w:val="00505E28"/>
    <w:rsid w:val="0051123E"/>
    <w:rsid w:val="005117A5"/>
    <w:rsid w:val="00513C2E"/>
    <w:rsid w:val="005146DC"/>
    <w:rsid w:val="00521C6C"/>
    <w:rsid w:val="00522567"/>
    <w:rsid w:val="005228F1"/>
    <w:rsid w:val="00523E23"/>
    <w:rsid w:val="00524B23"/>
    <w:rsid w:val="00525F47"/>
    <w:rsid w:val="00526FCC"/>
    <w:rsid w:val="00531D45"/>
    <w:rsid w:val="00534146"/>
    <w:rsid w:val="00534420"/>
    <w:rsid w:val="00535156"/>
    <w:rsid w:val="0053593E"/>
    <w:rsid w:val="00541ACB"/>
    <w:rsid w:val="005421C7"/>
    <w:rsid w:val="00544F35"/>
    <w:rsid w:val="00547945"/>
    <w:rsid w:val="005479A6"/>
    <w:rsid w:val="005517BC"/>
    <w:rsid w:val="00553FF1"/>
    <w:rsid w:val="00556110"/>
    <w:rsid w:val="00560415"/>
    <w:rsid w:val="005609F7"/>
    <w:rsid w:val="0056177D"/>
    <w:rsid w:val="0056240C"/>
    <w:rsid w:val="00562918"/>
    <w:rsid w:val="00562E64"/>
    <w:rsid w:val="005631E4"/>
    <w:rsid w:val="005633DB"/>
    <w:rsid w:val="0056395E"/>
    <w:rsid w:val="00566291"/>
    <w:rsid w:val="005665C9"/>
    <w:rsid w:val="00566727"/>
    <w:rsid w:val="00575325"/>
    <w:rsid w:val="005756E0"/>
    <w:rsid w:val="005760FB"/>
    <w:rsid w:val="00576B15"/>
    <w:rsid w:val="00576F13"/>
    <w:rsid w:val="0058123A"/>
    <w:rsid w:val="00581406"/>
    <w:rsid w:val="0058167B"/>
    <w:rsid w:val="00581FDC"/>
    <w:rsid w:val="00582005"/>
    <w:rsid w:val="00585648"/>
    <w:rsid w:val="00585F05"/>
    <w:rsid w:val="00587178"/>
    <w:rsid w:val="0059128A"/>
    <w:rsid w:val="005935CD"/>
    <w:rsid w:val="00593A2E"/>
    <w:rsid w:val="005950DF"/>
    <w:rsid w:val="005A1051"/>
    <w:rsid w:val="005A514A"/>
    <w:rsid w:val="005A6C76"/>
    <w:rsid w:val="005A787A"/>
    <w:rsid w:val="005B1E91"/>
    <w:rsid w:val="005B3A9D"/>
    <w:rsid w:val="005B44B4"/>
    <w:rsid w:val="005B51B2"/>
    <w:rsid w:val="005B6B62"/>
    <w:rsid w:val="005C04BF"/>
    <w:rsid w:val="005C1C6F"/>
    <w:rsid w:val="005C505E"/>
    <w:rsid w:val="005C6D32"/>
    <w:rsid w:val="005D5078"/>
    <w:rsid w:val="005E0394"/>
    <w:rsid w:val="005E3482"/>
    <w:rsid w:val="005E5AA6"/>
    <w:rsid w:val="005E7374"/>
    <w:rsid w:val="005F0109"/>
    <w:rsid w:val="005F356D"/>
    <w:rsid w:val="005F60A2"/>
    <w:rsid w:val="005F7423"/>
    <w:rsid w:val="005F7ED9"/>
    <w:rsid w:val="0060082E"/>
    <w:rsid w:val="0060095D"/>
    <w:rsid w:val="00600BFE"/>
    <w:rsid w:val="0060254E"/>
    <w:rsid w:val="00603C10"/>
    <w:rsid w:val="006040D4"/>
    <w:rsid w:val="00605282"/>
    <w:rsid w:val="006056AB"/>
    <w:rsid w:val="006058B9"/>
    <w:rsid w:val="006060CE"/>
    <w:rsid w:val="006066E9"/>
    <w:rsid w:val="00610223"/>
    <w:rsid w:val="006103A0"/>
    <w:rsid w:val="00612776"/>
    <w:rsid w:val="006153C9"/>
    <w:rsid w:val="00616B90"/>
    <w:rsid w:val="00617618"/>
    <w:rsid w:val="0061762F"/>
    <w:rsid w:val="00622D34"/>
    <w:rsid w:val="00625FF1"/>
    <w:rsid w:val="0063778C"/>
    <w:rsid w:val="00637DF8"/>
    <w:rsid w:val="006403A9"/>
    <w:rsid w:val="006404A4"/>
    <w:rsid w:val="00641A33"/>
    <w:rsid w:val="00642708"/>
    <w:rsid w:val="00642C52"/>
    <w:rsid w:val="00644C2A"/>
    <w:rsid w:val="006528D5"/>
    <w:rsid w:val="00655EA8"/>
    <w:rsid w:val="00660B6E"/>
    <w:rsid w:val="00660D67"/>
    <w:rsid w:val="00662E09"/>
    <w:rsid w:val="00665F2C"/>
    <w:rsid w:val="006660EA"/>
    <w:rsid w:val="0066766E"/>
    <w:rsid w:val="0066774B"/>
    <w:rsid w:val="00672586"/>
    <w:rsid w:val="00675374"/>
    <w:rsid w:val="0067553A"/>
    <w:rsid w:val="0067573E"/>
    <w:rsid w:val="00676904"/>
    <w:rsid w:val="00677509"/>
    <w:rsid w:val="006800C6"/>
    <w:rsid w:val="006801CD"/>
    <w:rsid w:val="00681DB0"/>
    <w:rsid w:val="00683AC5"/>
    <w:rsid w:val="00686FEF"/>
    <w:rsid w:val="00692F49"/>
    <w:rsid w:val="00694216"/>
    <w:rsid w:val="00694324"/>
    <w:rsid w:val="00694D50"/>
    <w:rsid w:val="006A30CF"/>
    <w:rsid w:val="006A4917"/>
    <w:rsid w:val="006A53AC"/>
    <w:rsid w:val="006B04E6"/>
    <w:rsid w:val="006B14AA"/>
    <w:rsid w:val="006B44F9"/>
    <w:rsid w:val="006B64F6"/>
    <w:rsid w:val="006C1B86"/>
    <w:rsid w:val="006D0473"/>
    <w:rsid w:val="006D4C4A"/>
    <w:rsid w:val="006E1FE0"/>
    <w:rsid w:val="006E2B91"/>
    <w:rsid w:val="006E3A96"/>
    <w:rsid w:val="006E7CD5"/>
    <w:rsid w:val="006F0D41"/>
    <w:rsid w:val="006F566E"/>
    <w:rsid w:val="006F7916"/>
    <w:rsid w:val="00702FF0"/>
    <w:rsid w:val="00703722"/>
    <w:rsid w:val="00703B28"/>
    <w:rsid w:val="0070576B"/>
    <w:rsid w:val="007100FB"/>
    <w:rsid w:val="00711774"/>
    <w:rsid w:val="0071213F"/>
    <w:rsid w:val="0071270B"/>
    <w:rsid w:val="0071594B"/>
    <w:rsid w:val="00716B90"/>
    <w:rsid w:val="00716CE4"/>
    <w:rsid w:val="00717F55"/>
    <w:rsid w:val="007210B0"/>
    <w:rsid w:val="00721847"/>
    <w:rsid w:val="00722D70"/>
    <w:rsid w:val="007235F2"/>
    <w:rsid w:val="007245EA"/>
    <w:rsid w:val="00732633"/>
    <w:rsid w:val="00735FAA"/>
    <w:rsid w:val="00737E85"/>
    <w:rsid w:val="00740AD3"/>
    <w:rsid w:val="007413BC"/>
    <w:rsid w:val="0074660F"/>
    <w:rsid w:val="00747DC8"/>
    <w:rsid w:val="00752A83"/>
    <w:rsid w:val="007542C3"/>
    <w:rsid w:val="0075604C"/>
    <w:rsid w:val="00757496"/>
    <w:rsid w:val="007609C4"/>
    <w:rsid w:val="007613CA"/>
    <w:rsid w:val="00763888"/>
    <w:rsid w:val="0076442D"/>
    <w:rsid w:val="00766885"/>
    <w:rsid w:val="00770A64"/>
    <w:rsid w:val="007730B7"/>
    <w:rsid w:val="0077447F"/>
    <w:rsid w:val="007766F1"/>
    <w:rsid w:val="0078067E"/>
    <w:rsid w:val="00782069"/>
    <w:rsid w:val="0078361E"/>
    <w:rsid w:val="0078530D"/>
    <w:rsid w:val="00786452"/>
    <w:rsid w:val="007870CF"/>
    <w:rsid w:val="00795EB5"/>
    <w:rsid w:val="00796258"/>
    <w:rsid w:val="00796E36"/>
    <w:rsid w:val="00797E86"/>
    <w:rsid w:val="007A0607"/>
    <w:rsid w:val="007A13C5"/>
    <w:rsid w:val="007A24E3"/>
    <w:rsid w:val="007A3A13"/>
    <w:rsid w:val="007A4DB9"/>
    <w:rsid w:val="007A7522"/>
    <w:rsid w:val="007A7726"/>
    <w:rsid w:val="007A7F20"/>
    <w:rsid w:val="007B1202"/>
    <w:rsid w:val="007B1875"/>
    <w:rsid w:val="007B3D0A"/>
    <w:rsid w:val="007B4377"/>
    <w:rsid w:val="007B5465"/>
    <w:rsid w:val="007B7C08"/>
    <w:rsid w:val="007C0516"/>
    <w:rsid w:val="007C1F26"/>
    <w:rsid w:val="007C21CB"/>
    <w:rsid w:val="007C2DA1"/>
    <w:rsid w:val="007C6948"/>
    <w:rsid w:val="007D2280"/>
    <w:rsid w:val="007D5970"/>
    <w:rsid w:val="007D610B"/>
    <w:rsid w:val="007D6346"/>
    <w:rsid w:val="007E1C2A"/>
    <w:rsid w:val="007E217B"/>
    <w:rsid w:val="007E3517"/>
    <w:rsid w:val="007E46D0"/>
    <w:rsid w:val="007E4D35"/>
    <w:rsid w:val="007E5FC5"/>
    <w:rsid w:val="007F2358"/>
    <w:rsid w:val="00801141"/>
    <w:rsid w:val="00801339"/>
    <w:rsid w:val="00803F44"/>
    <w:rsid w:val="00804F26"/>
    <w:rsid w:val="00805EE7"/>
    <w:rsid w:val="008064B2"/>
    <w:rsid w:val="008069F0"/>
    <w:rsid w:val="00815DA9"/>
    <w:rsid w:val="00820D2F"/>
    <w:rsid w:val="00822136"/>
    <w:rsid w:val="00822574"/>
    <w:rsid w:val="00830F0D"/>
    <w:rsid w:val="00832264"/>
    <w:rsid w:val="00834437"/>
    <w:rsid w:val="00840F9F"/>
    <w:rsid w:val="008426E4"/>
    <w:rsid w:val="00844A7F"/>
    <w:rsid w:val="00850F64"/>
    <w:rsid w:val="00851830"/>
    <w:rsid w:val="00854B47"/>
    <w:rsid w:val="00855C9F"/>
    <w:rsid w:val="008563F8"/>
    <w:rsid w:val="0086425F"/>
    <w:rsid w:val="00864707"/>
    <w:rsid w:val="008675AB"/>
    <w:rsid w:val="00867D36"/>
    <w:rsid w:val="008731E4"/>
    <w:rsid w:val="0087409F"/>
    <w:rsid w:val="00877CEC"/>
    <w:rsid w:val="00880901"/>
    <w:rsid w:val="00880AD4"/>
    <w:rsid w:val="00885236"/>
    <w:rsid w:val="00886939"/>
    <w:rsid w:val="00892A80"/>
    <w:rsid w:val="00892EA9"/>
    <w:rsid w:val="008941A2"/>
    <w:rsid w:val="00895E13"/>
    <w:rsid w:val="008A0903"/>
    <w:rsid w:val="008A1E93"/>
    <w:rsid w:val="008A56D5"/>
    <w:rsid w:val="008B2D06"/>
    <w:rsid w:val="008B3E4E"/>
    <w:rsid w:val="008C5850"/>
    <w:rsid w:val="008C5B0F"/>
    <w:rsid w:val="008C6FF8"/>
    <w:rsid w:val="008D0E36"/>
    <w:rsid w:val="008D21EC"/>
    <w:rsid w:val="008D2612"/>
    <w:rsid w:val="008D2F0B"/>
    <w:rsid w:val="008D350A"/>
    <w:rsid w:val="008D480A"/>
    <w:rsid w:val="008D753D"/>
    <w:rsid w:val="008E0386"/>
    <w:rsid w:val="008E072A"/>
    <w:rsid w:val="008E2537"/>
    <w:rsid w:val="008E2F98"/>
    <w:rsid w:val="008E3EB9"/>
    <w:rsid w:val="008E68B7"/>
    <w:rsid w:val="008F0B24"/>
    <w:rsid w:val="008F2967"/>
    <w:rsid w:val="008F2B64"/>
    <w:rsid w:val="008F4532"/>
    <w:rsid w:val="008F6A90"/>
    <w:rsid w:val="008F7125"/>
    <w:rsid w:val="008F7EE2"/>
    <w:rsid w:val="009053B4"/>
    <w:rsid w:val="009059BA"/>
    <w:rsid w:val="009118E0"/>
    <w:rsid w:val="00913199"/>
    <w:rsid w:val="00914C15"/>
    <w:rsid w:val="00915776"/>
    <w:rsid w:val="00920A95"/>
    <w:rsid w:val="00920C27"/>
    <w:rsid w:val="00921A19"/>
    <w:rsid w:val="00924AB3"/>
    <w:rsid w:val="00925C8A"/>
    <w:rsid w:val="00925E78"/>
    <w:rsid w:val="009262F8"/>
    <w:rsid w:val="009279CB"/>
    <w:rsid w:val="00931B0E"/>
    <w:rsid w:val="00932075"/>
    <w:rsid w:val="009327EE"/>
    <w:rsid w:val="00945955"/>
    <w:rsid w:val="00946508"/>
    <w:rsid w:val="0094690A"/>
    <w:rsid w:val="00946CB4"/>
    <w:rsid w:val="00947DD3"/>
    <w:rsid w:val="009565FE"/>
    <w:rsid w:val="0096170C"/>
    <w:rsid w:val="009618FF"/>
    <w:rsid w:val="00965C4F"/>
    <w:rsid w:val="009667B7"/>
    <w:rsid w:val="00966982"/>
    <w:rsid w:val="0096746F"/>
    <w:rsid w:val="009704CE"/>
    <w:rsid w:val="00971619"/>
    <w:rsid w:val="00971786"/>
    <w:rsid w:val="00974AD0"/>
    <w:rsid w:val="009762E7"/>
    <w:rsid w:val="009829B9"/>
    <w:rsid w:val="00984753"/>
    <w:rsid w:val="00984E33"/>
    <w:rsid w:val="0098503F"/>
    <w:rsid w:val="00995155"/>
    <w:rsid w:val="009A1CBE"/>
    <w:rsid w:val="009A26A5"/>
    <w:rsid w:val="009A31A2"/>
    <w:rsid w:val="009A4148"/>
    <w:rsid w:val="009A4310"/>
    <w:rsid w:val="009A47F9"/>
    <w:rsid w:val="009A5DDD"/>
    <w:rsid w:val="009A656C"/>
    <w:rsid w:val="009A6AE6"/>
    <w:rsid w:val="009A7196"/>
    <w:rsid w:val="009A7497"/>
    <w:rsid w:val="009B2C55"/>
    <w:rsid w:val="009B34F8"/>
    <w:rsid w:val="009B4D02"/>
    <w:rsid w:val="009B56A5"/>
    <w:rsid w:val="009B7597"/>
    <w:rsid w:val="009C7843"/>
    <w:rsid w:val="009C7943"/>
    <w:rsid w:val="009D3DD6"/>
    <w:rsid w:val="009D5AD8"/>
    <w:rsid w:val="009E02B5"/>
    <w:rsid w:val="009E1794"/>
    <w:rsid w:val="009E2137"/>
    <w:rsid w:val="009E76E2"/>
    <w:rsid w:val="009E79B3"/>
    <w:rsid w:val="009F05F3"/>
    <w:rsid w:val="009F1841"/>
    <w:rsid w:val="009F6ABF"/>
    <w:rsid w:val="00A048F1"/>
    <w:rsid w:val="00A0523B"/>
    <w:rsid w:val="00A07628"/>
    <w:rsid w:val="00A11DA2"/>
    <w:rsid w:val="00A13356"/>
    <w:rsid w:val="00A14038"/>
    <w:rsid w:val="00A151A6"/>
    <w:rsid w:val="00A20D05"/>
    <w:rsid w:val="00A231CF"/>
    <w:rsid w:val="00A2462F"/>
    <w:rsid w:val="00A32D03"/>
    <w:rsid w:val="00A334A3"/>
    <w:rsid w:val="00A34534"/>
    <w:rsid w:val="00A3479C"/>
    <w:rsid w:val="00A37F53"/>
    <w:rsid w:val="00A40E9F"/>
    <w:rsid w:val="00A4233C"/>
    <w:rsid w:val="00A433EE"/>
    <w:rsid w:val="00A433F2"/>
    <w:rsid w:val="00A43757"/>
    <w:rsid w:val="00A4489B"/>
    <w:rsid w:val="00A45A4A"/>
    <w:rsid w:val="00A46B6E"/>
    <w:rsid w:val="00A532F8"/>
    <w:rsid w:val="00A535F3"/>
    <w:rsid w:val="00A5432B"/>
    <w:rsid w:val="00A56E5A"/>
    <w:rsid w:val="00A669E4"/>
    <w:rsid w:val="00A71AFF"/>
    <w:rsid w:val="00A73181"/>
    <w:rsid w:val="00A746F0"/>
    <w:rsid w:val="00A75924"/>
    <w:rsid w:val="00A76302"/>
    <w:rsid w:val="00A80F70"/>
    <w:rsid w:val="00A82554"/>
    <w:rsid w:val="00A82985"/>
    <w:rsid w:val="00A834B1"/>
    <w:rsid w:val="00A85262"/>
    <w:rsid w:val="00A86C04"/>
    <w:rsid w:val="00A86D36"/>
    <w:rsid w:val="00A86E68"/>
    <w:rsid w:val="00A9198F"/>
    <w:rsid w:val="00A93F61"/>
    <w:rsid w:val="00A9704A"/>
    <w:rsid w:val="00AA0D73"/>
    <w:rsid w:val="00AA1F80"/>
    <w:rsid w:val="00AA3028"/>
    <w:rsid w:val="00AA5AE0"/>
    <w:rsid w:val="00AB125E"/>
    <w:rsid w:val="00AB4BF9"/>
    <w:rsid w:val="00AB4D5A"/>
    <w:rsid w:val="00AB60A2"/>
    <w:rsid w:val="00AB6843"/>
    <w:rsid w:val="00AB6D05"/>
    <w:rsid w:val="00AC19F9"/>
    <w:rsid w:val="00AC1CB7"/>
    <w:rsid w:val="00AC40C5"/>
    <w:rsid w:val="00AC459F"/>
    <w:rsid w:val="00AC4A2F"/>
    <w:rsid w:val="00AD1BF1"/>
    <w:rsid w:val="00AD3146"/>
    <w:rsid w:val="00AD4149"/>
    <w:rsid w:val="00AD4D61"/>
    <w:rsid w:val="00AD6EC3"/>
    <w:rsid w:val="00AD7202"/>
    <w:rsid w:val="00AD7B1F"/>
    <w:rsid w:val="00AE07B7"/>
    <w:rsid w:val="00AE1A46"/>
    <w:rsid w:val="00AE2E56"/>
    <w:rsid w:val="00AE504F"/>
    <w:rsid w:val="00AE5C70"/>
    <w:rsid w:val="00AF0402"/>
    <w:rsid w:val="00AF1292"/>
    <w:rsid w:val="00AF1DCA"/>
    <w:rsid w:val="00AF236B"/>
    <w:rsid w:val="00AF4055"/>
    <w:rsid w:val="00B0117B"/>
    <w:rsid w:val="00B07E9E"/>
    <w:rsid w:val="00B10AB8"/>
    <w:rsid w:val="00B119FD"/>
    <w:rsid w:val="00B1352A"/>
    <w:rsid w:val="00B13ECE"/>
    <w:rsid w:val="00B14A5D"/>
    <w:rsid w:val="00B15774"/>
    <w:rsid w:val="00B21083"/>
    <w:rsid w:val="00B228FF"/>
    <w:rsid w:val="00B23B38"/>
    <w:rsid w:val="00B30763"/>
    <w:rsid w:val="00B34E96"/>
    <w:rsid w:val="00B4020A"/>
    <w:rsid w:val="00B44367"/>
    <w:rsid w:val="00B51CD3"/>
    <w:rsid w:val="00B51E5A"/>
    <w:rsid w:val="00B53794"/>
    <w:rsid w:val="00B54B4A"/>
    <w:rsid w:val="00B55405"/>
    <w:rsid w:val="00B56C18"/>
    <w:rsid w:val="00B57E47"/>
    <w:rsid w:val="00B6040B"/>
    <w:rsid w:val="00B62E95"/>
    <w:rsid w:val="00B63005"/>
    <w:rsid w:val="00B63DED"/>
    <w:rsid w:val="00B6520D"/>
    <w:rsid w:val="00B654E3"/>
    <w:rsid w:val="00B71495"/>
    <w:rsid w:val="00B72450"/>
    <w:rsid w:val="00B72A62"/>
    <w:rsid w:val="00B770A2"/>
    <w:rsid w:val="00B772A2"/>
    <w:rsid w:val="00B8170A"/>
    <w:rsid w:val="00B81E78"/>
    <w:rsid w:val="00B82BE6"/>
    <w:rsid w:val="00B841DA"/>
    <w:rsid w:val="00B8450B"/>
    <w:rsid w:val="00B85415"/>
    <w:rsid w:val="00B85519"/>
    <w:rsid w:val="00B87210"/>
    <w:rsid w:val="00B92088"/>
    <w:rsid w:val="00B93560"/>
    <w:rsid w:val="00B937EE"/>
    <w:rsid w:val="00B93C1D"/>
    <w:rsid w:val="00B960DF"/>
    <w:rsid w:val="00BA175E"/>
    <w:rsid w:val="00BA1C7C"/>
    <w:rsid w:val="00BA3B2B"/>
    <w:rsid w:val="00BA4AE6"/>
    <w:rsid w:val="00BA5333"/>
    <w:rsid w:val="00BA6BDA"/>
    <w:rsid w:val="00BB195C"/>
    <w:rsid w:val="00BB31ED"/>
    <w:rsid w:val="00BB4197"/>
    <w:rsid w:val="00BB4E37"/>
    <w:rsid w:val="00BC08ED"/>
    <w:rsid w:val="00BC09B4"/>
    <w:rsid w:val="00BC0B27"/>
    <w:rsid w:val="00BC1895"/>
    <w:rsid w:val="00BC3611"/>
    <w:rsid w:val="00BC4876"/>
    <w:rsid w:val="00BC596E"/>
    <w:rsid w:val="00BD1EC7"/>
    <w:rsid w:val="00BD4BBB"/>
    <w:rsid w:val="00BD5575"/>
    <w:rsid w:val="00BD6862"/>
    <w:rsid w:val="00BD6E0E"/>
    <w:rsid w:val="00BD7DB7"/>
    <w:rsid w:val="00BE053E"/>
    <w:rsid w:val="00BE220B"/>
    <w:rsid w:val="00BE2775"/>
    <w:rsid w:val="00BE2997"/>
    <w:rsid w:val="00BE4359"/>
    <w:rsid w:val="00BE4CE7"/>
    <w:rsid w:val="00BE77DD"/>
    <w:rsid w:val="00BF040A"/>
    <w:rsid w:val="00BF20C2"/>
    <w:rsid w:val="00BF2B84"/>
    <w:rsid w:val="00BF6726"/>
    <w:rsid w:val="00BF713A"/>
    <w:rsid w:val="00C010E3"/>
    <w:rsid w:val="00C06705"/>
    <w:rsid w:val="00C10FF7"/>
    <w:rsid w:val="00C148C5"/>
    <w:rsid w:val="00C14E98"/>
    <w:rsid w:val="00C155DC"/>
    <w:rsid w:val="00C17764"/>
    <w:rsid w:val="00C17E59"/>
    <w:rsid w:val="00C22B0B"/>
    <w:rsid w:val="00C309D2"/>
    <w:rsid w:val="00C31A73"/>
    <w:rsid w:val="00C32001"/>
    <w:rsid w:val="00C34C99"/>
    <w:rsid w:val="00C4024D"/>
    <w:rsid w:val="00C425A0"/>
    <w:rsid w:val="00C4276A"/>
    <w:rsid w:val="00C42C1E"/>
    <w:rsid w:val="00C44B1C"/>
    <w:rsid w:val="00C52147"/>
    <w:rsid w:val="00C52F44"/>
    <w:rsid w:val="00C5568A"/>
    <w:rsid w:val="00C5627A"/>
    <w:rsid w:val="00C62AB7"/>
    <w:rsid w:val="00C73B71"/>
    <w:rsid w:val="00C74468"/>
    <w:rsid w:val="00C75436"/>
    <w:rsid w:val="00C757ED"/>
    <w:rsid w:val="00C7725A"/>
    <w:rsid w:val="00C77C46"/>
    <w:rsid w:val="00C80938"/>
    <w:rsid w:val="00C81B9A"/>
    <w:rsid w:val="00C8205E"/>
    <w:rsid w:val="00C82A6D"/>
    <w:rsid w:val="00C839A2"/>
    <w:rsid w:val="00C8424D"/>
    <w:rsid w:val="00C855E1"/>
    <w:rsid w:val="00C8592A"/>
    <w:rsid w:val="00C85C15"/>
    <w:rsid w:val="00C85E51"/>
    <w:rsid w:val="00C907E1"/>
    <w:rsid w:val="00C91C27"/>
    <w:rsid w:val="00C932F5"/>
    <w:rsid w:val="00C95279"/>
    <w:rsid w:val="00C95465"/>
    <w:rsid w:val="00C957B7"/>
    <w:rsid w:val="00C958C9"/>
    <w:rsid w:val="00CA2734"/>
    <w:rsid w:val="00CA4883"/>
    <w:rsid w:val="00CA5912"/>
    <w:rsid w:val="00CB09B0"/>
    <w:rsid w:val="00CB0A7C"/>
    <w:rsid w:val="00CB222A"/>
    <w:rsid w:val="00CB37B8"/>
    <w:rsid w:val="00CB433A"/>
    <w:rsid w:val="00CC07B3"/>
    <w:rsid w:val="00CC0821"/>
    <w:rsid w:val="00CC4F9D"/>
    <w:rsid w:val="00CD2319"/>
    <w:rsid w:val="00CD4FE6"/>
    <w:rsid w:val="00CD5221"/>
    <w:rsid w:val="00CD5607"/>
    <w:rsid w:val="00CD6FFE"/>
    <w:rsid w:val="00CE289F"/>
    <w:rsid w:val="00CE3752"/>
    <w:rsid w:val="00CE7012"/>
    <w:rsid w:val="00CE7595"/>
    <w:rsid w:val="00CE7927"/>
    <w:rsid w:val="00CF6E5A"/>
    <w:rsid w:val="00D01A07"/>
    <w:rsid w:val="00D01EB4"/>
    <w:rsid w:val="00D04F58"/>
    <w:rsid w:val="00D052DB"/>
    <w:rsid w:val="00D069BD"/>
    <w:rsid w:val="00D07A04"/>
    <w:rsid w:val="00D10D79"/>
    <w:rsid w:val="00D1200E"/>
    <w:rsid w:val="00D14085"/>
    <w:rsid w:val="00D16D07"/>
    <w:rsid w:val="00D17722"/>
    <w:rsid w:val="00D206C2"/>
    <w:rsid w:val="00D20B76"/>
    <w:rsid w:val="00D20CEE"/>
    <w:rsid w:val="00D21CE3"/>
    <w:rsid w:val="00D23535"/>
    <w:rsid w:val="00D2624E"/>
    <w:rsid w:val="00D33CB5"/>
    <w:rsid w:val="00D349B6"/>
    <w:rsid w:val="00D34AA9"/>
    <w:rsid w:val="00D40DB4"/>
    <w:rsid w:val="00D41078"/>
    <w:rsid w:val="00D44CB5"/>
    <w:rsid w:val="00D45AB0"/>
    <w:rsid w:val="00D45F73"/>
    <w:rsid w:val="00D4688E"/>
    <w:rsid w:val="00D50217"/>
    <w:rsid w:val="00D541C4"/>
    <w:rsid w:val="00D5450B"/>
    <w:rsid w:val="00D56F77"/>
    <w:rsid w:val="00D6096D"/>
    <w:rsid w:val="00D60E8D"/>
    <w:rsid w:val="00D6104C"/>
    <w:rsid w:val="00D63598"/>
    <w:rsid w:val="00D663E1"/>
    <w:rsid w:val="00D66DD6"/>
    <w:rsid w:val="00D676D5"/>
    <w:rsid w:val="00D70650"/>
    <w:rsid w:val="00D7078D"/>
    <w:rsid w:val="00D713D9"/>
    <w:rsid w:val="00D715AF"/>
    <w:rsid w:val="00D72474"/>
    <w:rsid w:val="00D75B60"/>
    <w:rsid w:val="00D7685D"/>
    <w:rsid w:val="00D80175"/>
    <w:rsid w:val="00D87A86"/>
    <w:rsid w:val="00D87C53"/>
    <w:rsid w:val="00D9208D"/>
    <w:rsid w:val="00D94621"/>
    <w:rsid w:val="00DA1038"/>
    <w:rsid w:val="00DA10E1"/>
    <w:rsid w:val="00DA2592"/>
    <w:rsid w:val="00DA2C90"/>
    <w:rsid w:val="00DA3AEF"/>
    <w:rsid w:val="00DA7009"/>
    <w:rsid w:val="00DB0F47"/>
    <w:rsid w:val="00DC3B35"/>
    <w:rsid w:val="00DC6DEB"/>
    <w:rsid w:val="00DD0FB6"/>
    <w:rsid w:val="00DD4E10"/>
    <w:rsid w:val="00DD6CEB"/>
    <w:rsid w:val="00DD7919"/>
    <w:rsid w:val="00DE4FF0"/>
    <w:rsid w:val="00DE6296"/>
    <w:rsid w:val="00DE6D09"/>
    <w:rsid w:val="00DE6F89"/>
    <w:rsid w:val="00DF1AD9"/>
    <w:rsid w:val="00DF62B5"/>
    <w:rsid w:val="00E028AA"/>
    <w:rsid w:val="00E0336F"/>
    <w:rsid w:val="00E03F97"/>
    <w:rsid w:val="00E05391"/>
    <w:rsid w:val="00E073A6"/>
    <w:rsid w:val="00E1165F"/>
    <w:rsid w:val="00E172E7"/>
    <w:rsid w:val="00E17A13"/>
    <w:rsid w:val="00E17DB0"/>
    <w:rsid w:val="00E22667"/>
    <w:rsid w:val="00E23180"/>
    <w:rsid w:val="00E263DA"/>
    <w:rsid w:val="00E31821"/>
    <w:rsid w:val="00E361E5"/>
    <w:rsid w:val="00E36750"/>
    <w:rsid w:val="00E37300"/>
    <w:rsid w:val="00E37876"/>
    <w:rsid w:val="00E429B6"/>
    <w:rsid w:val="00E42BB6"/>
    <w:rsid w:val="00E445B7"/>
    <w:rsid w:val="00E454D4"/>
    <w:rsid w:val="00E45602"/>
    <w:rsid w:val="00E45CFE"/>
    <w:rsid w:val="00E47B2F"/>
    <w:rsid w:val="00E54547"/>
    <w:rsid w:val="00E54C0D"/>
    <w:rsid w:val="00E567BC"/>
    <w:rsid w:val="00E57F2B"/>
    <w:rsid w:val="00E63FBB"/>
    <w:rsid w:val="00E64D24"/>
    <w:rsid w:val="00E67925"/>
    <w:rsid w:val="00E70419"/>
    <w:rsid w:val="00E70683"/>
    <w:rsid w:val="00E77C5C"/>
    <w:rsid w:val="00E8042F"/>
    <w:rsid w:val="00E83415"/>
    <w:rsid w:val="00E8373E"/>
    <w:rsid w:val="00E86973"/>
    <w:rsid w:val="00E9198C"/>
    <w:rsid w:val="00E9223A"/>
    <w:rsid w:val="00E976A9"/>
    <w:rsid w:val="00EA0D42"/>
    <w:rsid w:val="00EA31CD"/>
    <w:rsid w:val="00EA340D"/>
    <w:rsid w:val="00EA3EF1"/>
    <w:rsid w:val="00EA46AF"/>
    <w:rsid w:val="00EA4D17"/>
    <w:rsid w:val="00EB09C1"/>
    <w:rsid w:val="00EB2E81"/>
    <w:rsid w:val="00EC00D3"/>
    <w:rsid w:val="00EC0D59"/>
    <w:rsid w:val="00EC631D"/>
    <w:rsid w:val="00EC64D1"/>
    <w:rsid w:val="00EC67E7"/>
    <w:rsid w:val="00ED2F7E"/>
    <w:rsid w:val="00ED4636"/>
    <w:rsid w:val="00EE1374"/>
    <w:rsid w:val="00EE298D"/>
    <w:rsid w:val="00EE530E"/>
    <w:rsid w:val="00EE558E"/>
    <w:rsid w:val="00EE61A0"/>
    <w:rsid w:val="00EE62D7"/>
    <w:rsid w:val="00EE6589"/>
    <w:rsid w:val="00EE7C47"/>
    <w:rsid w:val="00EF16DD"/>
    <w:rsid w:val="00EF1F4A"/>
    <w:rsid w:val="00EF44FA"/>
    <w:rsid w:val="00EF4E66"/>
    <w:rsid w:val="00EF5304"/>
    <w:rsid w:val="00EF54A8"/>
    <w:rsid w:val="00EF5614"/>
    <w:rsid w:val="00EF592A"/>
    <w:rsid w:val="00EF59F7"/>
    <w:rsid w:val="00EF5E63"/>
    <w:rsid w:val="00F00DA5"/>
    <w:rsid w:val="00F033B9"/>
    <w:rsid w:val="00F04FB7"/>
    <w:rsid w:val="00F063EC"/>
    <w:rsid w:val="00F106DF"/>
    <w:rsid w:val="00F12FF6"/>
    <w:rsid w:val="00F133CE"/>
    <w:rsid w:val="00F13C28"/>
    <w:rsid w:val="00F20401"/>
    <w:rsid w:val="00F21AE0"/>
    <w:rsid w:val="00F32A1D"/>
    <w:rsid w:val="00F34225"/>
    <w:rsid w:val="00F344F5"/>
    <w:rsid w:val="00F34861"/>
    <w:rsid w:val="00F34C7B"/>
    <w:rsid w:val="00F43E60"/>
    <w:rsid w:val="00F50C78"/>
    <w:rsid w:val="00F52C7F"/>
    <w:rsid w:val="00F6672A"/>
    <w:rsid w:val="00F66961"/>
    <w:rsid w:val="00F67143"/>
    <w:rsid w:val="00F7166D"/>
    <w:rsid w:val="00F735C4"/>
    <w:rsid w:val="00F75448"/>
    <w:rsid w:val="00F77205"/>
    <w:rsid w:val="00F812E4"/>
    <w:rsid w:val="00F824DE"/>
    <w:rsid w:val="00F82778"/>
    <w:rsid w:val="00F837A2"/>
    <w:rsid w:val="00F92EFA"/>
    <w:rsid w:val="00F93F36"/>
    <w:rsid w:val="00F956DA"/>
    <w:rsid w:val="00F97057"/>
    <w:rsid w:val="00FA0D46"/>
    <w:rsid w:val="00FA5DBB"/>
    <w:rsid w:val="00FA6AA6"/>
    <w:rsid w:val="00FB033B"/>
    <w:rsid w:val="00FB0799"/>
    <w:rsid w:val="00FB2E47"/>
    <w:rsid w:val="00FB3C4A"/>
    <w:rsid w:val="00FB6FD7"/>
    <w:rsid w:val="00FB719A"/>
    <w:rsid w:val="00FC2D7C"/>
    <w:rsid w:val="00FC34D0"/>
    <w:rsid w:val="00FC4E38"/>
    <w:rsid w:val="00FC77D6"/>
    <w:rsid w:val="00FD07EA"/>
    <w:rsid w:val="00FD1381"/>
    <w:rsid w:val="00FD3AEE"/>
    <w:rsid w:val="00FD4D1E"/>
    <w:rsid w:val="00FD6E7B"/>
    <w:rsid w:val="00FE014E"/>
    <w:rsid w:val="00FE0FDF"/>
    <w:rsid w:val="00FE661B"/>
    <w:rsid w:val="00FE755D"/>
    <w:rsid w:val="00FF1866"/>
    <w:rsid w:val="00FF2DB3"/>
    <w:rsid w:val="00FF3472"/>
    <w:rsid w:val="00FF53C1"/>
    <w:rsid w:val="00FF7C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8673"/>
    <o:shapelayout v:ext="edit">
      <o:idmap v:ext="edit" data="1"/>
    </o:shapelayout>
  </w:shapeDefaults>
  <w:decimalSymbol w:val="."/>
  <w:listSeparator w:val=","/>
  <w14:docId w14:val="3E3BE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D4C4A"/>
    <w:rPr>
      <w:color w:val="0000FF" w:themeColor="hyperlink"/>
      <w:u w:val="single"/>
    </w:rPr>
  </w:style>
  <w:style w:type="paragraph" w:styleId="ListParagraph">
    <w:name w:val="List Paragraph"/>
    <w:basedOn w:val="Normal"/>
    <w:uiPriority w:val="34"/>
    <w:qFormat/>
    <w:rsid w:val="0077447F"/>
    <w:pPr>
      <w:ind w:left="720"/>
      <w:contextualSpacing/>
    </w:pPr>
  </w:style>
  <w:style w:type="paragraph" w:customStyle="1" w:styleId="EndNoteBibliographyTitle">
    <w:name w:val="EndNote Bibliography Title"/>
    <w:basedOn w:val="Normal"/>
    <w:link w:val="EndNoteBibliographyTitleChar"/>
    <w:rsid w:val="00B937E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937EE"/>
    <w:rPr>
      <w:rFonts w:ascii="Calibri" w:hAnsi="Calibri"/>
      <w:noProof/>
      <w:lang w:val="en-US"/>
    </w:rPr>
  </w:style>
  <w:style w:type="paragraph" w:customStyle="1" w:styleId="EndNoteBibliography">
    <w:name w:val="EndNote Bibliography"/>
    <w:basedOn w:val="Normal"/>
    <w:link w:val="EndNoteBibliographyChar"/>
    <w:rsid w:val="00B937E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937EE"/>
    <w:rPr>
      <w:rFonts w:ascii="Calibri" w:hAnsi="Calibri"/>
      <w:noProof/>
      <w:lang w:val="en-US"/>
    </w:rPr>
  </w:style>
  <w:style w:type="character" w:styleId="CommentReference">
    <w:name w:val="annotation reference"/>
    <w:basedOn w:val="DefaultParagraphFont"/>
    <w:uiPriority w:val="99"/>
    <w:semiHidden/>
    <w:unhideWhenUsed/>
    <w:rsid w:val="00EC64D1"/>
    <w:rPr>
      <w:sz w:val="16"/>
      <w:szCs w:val="16"/>
    </w:rPr>
  </w:style>
  <w:style w:type="paragraph" w:styleId="CommentText">
    <w:name w:val="annotation text"/>
    <w:basedOn w:val="Normal"/>
    <w:link w:val="CommentTextChar"/>
    <w:uiPriority w:val="99"/>
    <w:unhideWhenUsed/>
    <w:rsid w:val="00EC64D1"/>
    <w:pPr>
      <w:spacing w:line="240" w:lineRule="auto"/>
    </w:pPr>
    <w:rPr>
      <w:sz w:val="20"/>
      <w:szCs w:val="20"/>
    </w:rPr>
  </w:style>
  <w:style w:type="character" w:customStyle="1" w:styleId="CommentTextChar">
    <w:name w:val="Comment Text Char"/>
    <w:basedOn w:val="DefaultParagraphFont"/>
    <w:link w:val="CommentText"/>
    <w:uiPriority w:val="99"/>
    <w:rsid w:val="00EC64D1"/>
    <w:rPr>
      <w:sz w:val="20"/>
      <w:szCs w:val="20"/>
    </w:rPr>
  </w:style>
  <w:style w:type="paragraph" w:styleId="CommentSubject">
    <w:name w:val="annotation subject"/>
    <w:basedOn w:val="CommentText"/>
    <w:next w:val="CommentText"/>
    <w:link w:val="CommentSubjectChar"/>
    <w:uiPriority w:val="99"/>
    <w:semiHidden/>
    <w:unhideWhenUsed/>
    <w:rsid w:val="00EC64D1"/>
    <w:rPr>
      <w:b/>
      <w:bCs/>
    </w:rPr>
  </w:style>
  <w:style w:type="character" w:customStyle="1" w:styleId="CommentSubjectChar">
    <w:name w:val="Comment Subject Char"/>
    <w:basedOn w:val="CommentTextChar"/>
    <w:link w:val="CommentSubject"/>
    <w:uiPriority w:val="99"/>
    <w:semiHidden/>
    <w:rsid w:val="00EC64D1"/>
    <w:rPr>
      <w:b/>
      <w:bCs/>
      <w:sz w:val="20"/>
      <w:szCs w:val="20"/>
    </w:rPr>
  </w:style>
  <w:style w:type="paragraph" w:styleId="BalloonText">
    <w:name w:val="Balloon Text"/>
    <w:basedOn w:val="Normal"/>
    <w:link w:val="BalloonTextChar"/>
    <w:uiPriority w:val="99"/>
    <w:semiHidden/>
    <w:unhideWhenUsed/>
    <w:rsid w:val="00EC64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64D1"/>
    <w:rPr>
      <w:rFonts w:ascii="Tahoma" w:hAnsi="Tahoma" w:cs="Tahoma"/>
      <w:sz w:val="16"/>
      <w:szCs w:val="16"/>
    </w:rPr>
  </w:style>
  <w:style w:type="paragraph" w:styleId="Header">
    <w:name w:val="header"/>
    <w:basedOn w:val="Normal"/>
    <w:link w:val="HeaderChar"/>
    <w:uiPriority w:val="99"/>
    <w:unhideWhenUsed/>
    <w:rsid w:val="004372BC"/>
    <w:pPr>
      <w:tabs>
        <w:tab w:val="center" w:pos="4320"/>
        <w:tab w:val="right" w:pos="8640"/>
      </w:tabs>
      <w:spacing w:after="0" w:line="240" w:lineRule="auto"/>
    </w:pPr>
  </w:style>
  <w:style w:type="character" w:customStyle="1" w:styleId="HeaderChar">
    <w:name w:val="Header Char"/>
    <w:basedOn w:val="DefaultParagraphFont"/>
    <w:link w:val="Header"/>
    <w:uiPriority w:val="99"/>
    <w:rsid w:val="004372BC"/>
  </w:style>
  <w:style w:type="paragraph" w:styleId="Footer">
    <w:name w:val="footer"/>
    <w:basedOn w:val="Normal"/>
    <w:link w:val="FooterChar"/>
    <w:uiPriority w:val="99"/>
    <w:unhideWhenUsed/>
    <w:rsid w:val="004372BC"/>
    <w:pPr>
      <w:tabs>
        <w:tab w:val="center" w:pos="4320"/>
        <w:tab w:val="right" w:pos="8640"/>
      </w:tabs>
      <w:spacing w:after="0" w:line="240" w:lineRule="auto"/>
    </w:pPr>
  </w:style>
  <w:style w:type="character" w:customStyle="1" w:styleId="FooterChar">
    <w:name w:val="Footer Char"/>
    <w:basedOn w:val="DefaultParagraphFont"/>
    <w:link w:val="Footer"/>
    <w:uiPriority w:val="99"/>
    <w:rsid w:val="004372BC"/>
  </w:style>
  <w:style w:type="paragraph" w:styleId="Revision">
    <w:name w:val="Revision"/>
    <w:hidden/>
    <w:uiPriority w:val="99"/>
    <w:semiHidden/>
    <w:rsid w:val="00D663E1"/>
    <w:pPr>
      <w:spacing w:after="0" w:line="240" w:lineRule="auto"/>
    </w:pPr>
  </w:style>
  <w:style w:type="character" w:styleId="Strong">
    <w:name w:val="Strong"/>
    <w:basedOn w:val="DefaultParagraphFont"/>
    <w:uiPriority w:val="22"/>
    <w:qFormat/>
    <w:rsid w:val="00C10FF7"/>
    <w:rPr>
      <w:b/>
      <w:bCs/>
    </w:rPr>
  </w:style>
  <w:style w:type="paragraph" w:styleId="NormalWeb">
    <w:name w:val="Normal (Web)"/>
    <w:basedOn w:val="Normal"/>
    <w:uiPriority w:val="99"/>
    <w:semiHidden/>
    <w:unhideWhenUsed/>
    <w:rsid w:val="003C2413"/>
    <w:rPr>
      <w:rFonts w:ascii="Times New Roman" w:hAnsi="Times New Roman"/>
      <w:sz w:val="24"/>
      <w:szCs w:val="24"/>
    </w:rPr>
  </w:style>
  <w:style w:type="character" w:styleId="LineNumber">
    <w:name w:val="line number"/>
    <w:basedOn w:val="DefaultParagraphFont"/>
    <w:uiPriority w:val="99"/>
    <w:semiHidden/>
    <w:unhideWhenUsed/>
    <w:rsid w:val="0078206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D4C4A"/>
    <w:rPr>
      <w:color w:val="0000FF" w:themeColor="hyperlink"/>
      <w:u w:val="single"/>
    </w:rPr>
  </w:style>
  <w:style w:type="paragraph" w:styleId="ListParagraph">
    <w:name w:val="List Paragraph"/>
    <w:basedOn w:val="Normal"/>
    <w:uiPriority w:val="34"/>
    <w:qFormat/>
    <w:rsid w:val="0077447F"/>
    <w:pPr>
      <w:ind w:left="720"/>
      <w:contextualSpacing/>
    </w:pPr>
  </w:style>
  <w:style w:type="paragraph" w:customStyle="1" w:styleId="EndNoteBibliographyTitle">
    <w:name w:val="EndNote Bibliography Title"/>
    <w:basedOn w:val="Normal"/>
    <w:link w:val="EndNoteBibliographyTitleChar"/>
    <w:rsid w:val="00B937E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937EE"/>
    <w:rPr>
      <w:rFonts w:ascii="Calibri" w:hAnsi="Calibri"/>
      <w:noProof/>
      <w:lang w:val="en-US"/>
    </w:rPr>
  </w:style>
  <w:style w:type="paragraph" w:customStyle="1" w:styleId="EndNoteBibliography">
    <w:name w:val="EndNote Bibliography"/>
    <w:basedOn w:val="Normal"/>
    <w:link w:val="EndNoteBibliographyChar"/>
    <w:rsid w:val="00B937E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937EE"/>
    <w:rPr>
      <w:rFonts w:ascii="Calibri" w:hAnsi="Calibri"/>
      <w:noProof/>
      <w:lang w:val="en-US"/>
    </w:rPr>
  </w:style>
  <w:style w:type="character" w:styleId="CommentReference">
    <w:name w:val="annotation reference"/>
    <w:basedOn w:val="DefaultParagraphFont"/>
    <w:uiPriority w:val="99"/>
    <w:semiHidden/>
    <w:unhideWhenUsed/>
    <w:rsid w:val="00EC64D1"/>
    <w:rPr>
      <w:sz w:val="16"/>
      <w:szCs w:val="16"/>
    </w:rPr>
  </w:style>
  <w:style w:type="paragraph" w:styleId="CommentText">
    <w:name w:val="annotation text"/>
    <w:basedOn w:val="Normal"/>
    <w:link w:val="CommentTextChar"/>
    <w:uiPriority w:val="99"/>
    <w:unhideWhenUsed/>
    <w:rsid w:val="00EC64D1"/>
    <w:pPr>
      <w:spacing w:line="240" w:lineRule="auto"/>
    </w:pPr>
    <w:rPr>
      <w:sz w:val="20"/>
      <w:szCs w:val="20"/>
    </w:rPr>
  </w:style>
  <w:style w:type="character" w:customStyle="1" w:styleId="CommentTextChar">
    <w:name w:val="Comment Text Char"/>
    <w:basedOn w:val="DefaultParagraphFont"/>
    <w:link w:val="CommentText"/>
    <w:uiPriority w:val="99"/>
    <w:rsid w:val="00EC64D1"/>
    <w:rPr>
      <w:sz w:val="20"/>
      <w:szCs w:val="20"/>
    </w:rPr>
  </w:style>
  <w:style w:type="paragraph" w:styleId="CommentSubject">
    <w:name w:val="annotation subject"/>
    <w:basedOn w:val="CommentText"/>
    <w:next w:val="CommentText"/>
    <w:link w:val="CommentSubjectChar"/>
    <w:uiPriority w:val="99"/>
    <w:semiHidden/>
    <w:unhideWhenUsed/>
    <w:rsid w:val="00EC64D1"/>
    <w:rPr>
      <w:b/>
      <w:bCs/>
    </w:rPr>
  </w:style>
  <w:style w:type="character" w:customStyle="1" w:styleId="CommentSubjectChar">
    <w:name w:val="Comment Subject Char"/>
    <w:basedOn w:val="CommentTextChar"/>
    <w:link w:val="CommentSubject"/>
    <w:uiPriority w:val="99"/>
    <w:semiHidden/>
    <w:rsid w:val="00EC64D1"/>
    <w:rPr>
      <w:b/>
      <w:bCs/>
      <w:sz w:val="20"/>
      <w:szCs w:val="20"/>
    </w:rPr>
  </w:style>
  <w:style w:type="paragraph" w:styleId="BalloonText">
    <w:name w:val="Balloon Text"/>
    <w:basedOn w:val="Normal"/>
    <w:link w:val="BalloonTextChar"/>
    <w:uiPriority w:val="99"/>
    <w:semiHidden/>
    <w:unhideWhenUsed/>
    <w:rsid w:val="00EC64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64D1"/>
    <w:rPr>
      <w:rFonts w:ascii="Tahoma" w:hAnsi="Tahoma" w:cs="Tahoma"/>
      <w:sz w:val="16"/>
      <w:szCs w:val="16"/>
    </w:rPr>
  </w:style>
  <w:style w:type="paragraph" w:styleId="Header">
    <w:name w:val="header"/>
    <w:basedOn w:val="Normal"/>
    <w:link w:val="HeaderChar"/>
    <w:uiPriority w:val="99"/>
    <w:unhideWhenUsed/>
    <w:rsid w:val="004372BC"/>
    <w:pPr>
      <w:tabs>
        <w:tab w:val="center" w:pos="4320"/>
        <w:tab w:val="right" w:pos="8640"/>
      </w:tabs>
      <w:spacing w:after="0" w:line="240" w:lineRule="auto"/>
    </w:pPr>
  </w:style>
  <w:style w:type="character" w:customStyle="1" w:styleId="HeaderChar">
    <w:name w:val="Header Char"/>
    <w:basedOn w:val="DefaultParagraphFont"/>
    <w:link w:val="Header"/>
    <w:uiPriority w:val="99"/>
    <w:rsid w:val="004372BC"/>
  </w:style>
  <w:style w:type="paragraph" w:styleId="Footer">
    <w:name w:val="footer"/>
    <w:basedOn w:val="Normal"/>
    <w:link w:val="FooterChar"/>
    <w:uiPriority w:val="99"/>
    <w:unhideWhenUsed/>
    <w:rsid w:val="004372BC"/>
    <w:pPr>
      <w:tabs>
        <w:tab w:val="center" w:pos="4320"/>
        <w:tab w:val="right" w:pos="8640"/>
      </w:tabs>
      <w:spacing w:after="0" w:line="240" w:lineRule="auto"/>
    </w:pPr>
  </w:style>
  <w:style w:type="character" w:customStyle="1" w:styleId="FooterChar">
    <w:name w:val="Footer Char"/>
    <w:basedOn w:val="DefaultParagraphFont"/>
    <w:link w:val="Footer"/>
    <w:uiPriority w:val="99"/>
    <w:rsid w:val="004372BC"/>
  </w:style>
  <w:style w:type="paragraph" w:styleId="Revision">
    <w:name w:val="Revision"/>
    <w:hidden/>
    <w:uiPriority w:val="99"/>
    <w:semiHidden/>
    <w:rsid w:val="00D663E1"/>
    <w:pPr>
      <w:spacing w:after="0" w:line="240" w:lineRule="auto"/>
    </w:pPr>
  </w:style>
  <w:style w:type="character" w:styleId="Strong">
    <w:name w:val="Strong"/>
    <w:basedOn w:val="DefaultParagraphFont"/>
    <w:uiPriority w:val="22"/>
    <w:qFormat/>
    <w:rsid w:val="00C10FF7"/>
    <w:rPr>
      <w:b/>
      <w:bCs/>
    </w:rPr>
  </w:style>
  <w:style w:type="paragraph" w:styleId="NormalWeb">
    <w:name w:val="Normal (Web)"/>
    <w:basedOn w:val="Normal"/>
    <w:uiPriority w:val="99"/>
    <w:semiHidden/>
    <w:unhideWhenUsed/>
    <w:rsid w:val="003C2413"/>
    <w:rPr>
      <w:rFonts w:ascii="Times New Roman" w:hAnsi="Times New Roman"/>
      <w:sz w:val="24"/>
      <w:szCs w:val="24"/>
    </w:rPr>
  </w:style>
  <w:style w:type="character" w:styleId="LineNumber">
    <w:name w:val="line number"/>
    <w:basedOn w:val="DefaultParagraphFont"/>
    <w:uiPriority w:val="99"/>
    <w:semiHidden/>
    <w:unhideWhenUsed/>
    <w:rsid w:val="007820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8125965">
      <w:bodyDiv w:val="1"/>
      <w:marLeft w:val="0"/>
      <w:marRight w:val="0"/>
      <w:marTop w:val="0"/>
      <w:marBottom w:val="0"/>
      <w:divBdr>
        <w:top w:val="none" w:sz="0" w:space="0" w:color="auto"/>
        <w:left w:val="none" w:sz="0" w:space="0" w:color="auto"/>
        <w:bottom w:val="none" w:sz="0" w:space="0" w:color="auto"/>
        <w:right w:val="none" w:sz="0" w:space="0" w:color="auto"/>
      </w:divBdr>
      <w:divsChild>
        <w:div w:id="7468768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L.Alderson@leeds.ac.uk" TargetMode="External"/><Relationship Id="rId18" Type="http://schemas.openxmlformats.org/officeDocument/2006/relationships/hyperlink" Target="http://www.hscic.gov.uk/catalogue/PUB15751"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www.qualtrics.com/research-suite/" TargetMode="External"/><Relationship Id="rId7" Type="http://schemas.openxmlformats.org/officeDocument/2006/relationships/footnotes" Target="footnotes.xml"/><Relationship Id="rId12" Type="http://schemas.openxmlformats.org/officeDocument/2006/relationships/hyperlink" Target="mailto:i.kellar@leeds.ac.uk" TargetMode="External"/><Relationship Id="rId17" Type="http://schemas.openxmlformats.org/officeDocument/2006/relationships/hyperlink" Target="http://www.comet-initiative.org/studies/details/911"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najma.siddiqi@york.ac.uk" TargetMode="External"/><Relationship Id="rId20" Type="http://schemas.openxmlformats.org/officeDocument/2006/relationships/hyperlink" Target="http://www.comet-initiative.org/studies/details/36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M.Wright@leeds.ac.uk" TargetMode="External"/><Relationship Id="rId24" Type="http://schemas.openxmlformats.org/officeDocument/2006/relationships/hyperlink" Target="http://clahrc-yh.nihr.ac.uk/our-themes/mental-health-co-morbidities" TargetMode="External"/><Relationship Id="rId5" Type="http://schemas.openxmlformats.org/officeDocument/2006/relationships/settings" Target="settings.xml"/><Relationship Id="rId15" Type="http://schemas.openxmlformats.org/officeDocument/2006/relationships/hyperlink" Target="mailto:R.I.G.Holt@soton.ac.uk" TargetMode="External"/><Relationship Id="rId23" Type="http://schemas.openxmlformats.org/officeDocument/2006/relationships/hyperlink" Target="http://www.diamonds.nihr.ac.uk/Meet-The-Team" TargetMode="External"/><Relationship Id="rId28" Type="http://schemas.openxmlformats.org/officeDocument/2006/relationships/theme" Target="theme/theme1.xml"/><Relationship Id="rId10" Type="http://schemas.openxmlformats.org/officeDocument/2006/relationships/hyperlink" Target="mailto:jan.boehnke@york.ac.uk" TargetMode="External"/><Relationship Id="rId19" Type="http://schemas.openxmlformats.org/officeDocument/2006/relationships/hyperlink" Target="http://www.comet-initiative.org/" TargetMode="External"/><Relationship Id="rId3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jo.taylor@york.ac.uk" TargetMode="External"/><Relationship Id="rId14" Type="http://schemas.openxmlformats.org/officeDocument/2006/relationships/hyperlink" Target="mailto:tomhughes@nhs.net" TargetMode="External"/><Relationship Id="rId22" Type="http://schemas.openxmlformats.org/officeDocument/2006/relationships/hyperlink" Target="http://dx.doi.org/10.1016/j.jad.2014.05.023" TargetMode="External"/><Relationship Id="rId27" Type="http://schemas.openxmlformats.org/officeDocument/2006/relationships/fontTable" Target="fontTable.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082441-1820-4AAB-A619-83724C6EF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6</Pages>
  <Words>14815</Words>
  <Characters>84448</Characters>
  <Application>Microsoft Office Word</Application>
  <DocSecurity>0</DocSecurity>
  <Lines>703</Lines>
  <Paragraphs>1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York</Company>
  <LinksUpToDate>false</LinksUpToDate>
  <CharactersWithSpaces>990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J.</dc:creator>
  <cp:lastModifiedBy>Taylor, J.</cp:lastModifiedBy>
  <cp:revision>4</cp:revision>
  <cp:lastPrinted>2016-10-12T13:06:00Z</cp:lastPrinted>
  <dcterms:created xsi:type="dcterms:W3CDTF">2016-10-14T15:37:00Z</dcterms:created>
  <dcterms:modified xsi:type="dcterms:W3CDTF">2016-10-14T15:43:00Z</dcterms:modified>
</cp:coreProperties>
</file>